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6E4622D" w14:textId="77777777" w:rsidR="00371499" w:rsidRDefault="00EB1668" w:rsidP="00EA1D3C">
      <w:pPr>
        <w:pStyle w:val="NormalWeb"/>
        <w:bidi/>
        <w:spacing w:before="0" w:beforeAutospacing="0" w:after="300" w:afterAutospacing="0" w:line="360" w:lineRule="auto"/>
        <w:jc w:val="center"/>
        <w:rPr>
          <w:rFonts w:ascii="Sakkal Majalla" w:hAnsi="Sakkal Majalla" w:cs="Sakkal Majalla"/>
          <w:b/>
          <w:bCs/>
          <w:color w:val="000000"/>
          <w:sz w:val="36"/>
          <w:szCs w:val="36"/>
        </w:rPr>
      </w:pPr>
      <w:r w:rsidRPr="00795EC5">
        <w:rPr>
          <w:rFonts w:ascii="Sakkal Majalla" w:hAnsi="Sakkal Majalla" w:cs="Sakkal Majalla" w:hint="cs"/>
          <w:b/>
          <w:bCs/>
          <w:color w:val="000000"/>
          <w:sz w:val="36"/>
          <w:szCs w:val="36"/>
          <w:rtl/>
        </w:rPr>
        <w:t xml:space="preserve">الباب الثالث: </w:t>
      </w:r>
    </w:p>
    <w:p w14:paraId="2774317D" w14:textId="0990E66C" w:rsidR="00EB1668" w:rsidRPr="00795EC5" w:rsidRDefault="00EB1668" w:rsidP="00371499">
      <w:pPr>
        <w:pStyle w:val="NormalWeb"/>
        <w:bidi/>
        <w:spacing w:before="0" w:beforeAutospacing="0" w:after="300" w:afterAutospacing="0" w:line="360" w:lineRule="auto"/>
        <w:jc w:val="center"/>
        <w:rPr>
          <w:sz w:val="28"/>
          <w:szCs w:val="28"/>
        </w:rPr>
      </w:pPr>
      <w:r w:rsidRPr="00795EC5">
        <w:rPr>
          <w:rFonts w:ascii="Sakkal Majalla" w:hAnsi="Sakkal Majalla" w:cs="Sakkal Majalla" w:hint="cs"/>
          <w:b/>
          <w:bCs/>
          <w:color w:val="000000"/>
          <w:sz w:val="36"/>
          <w:szCs w:val="36"/>
          <w:rtl/>
        </w:rPr>
        <w:t>منهجية البحث</w:t>
      </w:r>
    </w:p>
    <w:p w14:paraId="4F85A7E8" w14:textId="7DA267D9" w:rsidR="00EB1668" w:rsidRPr="00371499" w:rsidRDefault="004A11B2" w:rsidP="00371499">
      <w:pPr>
        <w:pStyle w:val="Heading2"/>
        <w:rPr>
          <w:rtl/>
        </w:rPr>
      </w:pPr>
      <w:r>
        <w:rPr>
          <w:rFonts w:hint="cs"/>
          <w:rtl/>
          <w:lang w:bidi="ar-EG"/>
        </w:rPr>
        <w:t>أ</w:t>
      </w:r>
      <w:r w:rsidR="00371499">
        <w:rPr>
          <w:rFonts w:hint="cs"/>
          <w:rtl/>
        </w:rPr>
        <w:t xml:space="preserve">. </w:t>
      </w:r>
      <w:r w:rsidR="00EB1668" w:rsidRPr="00371499">
        <w:rPr>
          <w:rFonts w:hint="cs"/>
          <w:rtl/>
        </w:rPr>
        <w:t>طريقة البحث</w:t>
      </w:r>
    </w:p>
    <w:p w14:paraId="55874B38" w14:textId="0788FA94" w:rsidR="00EB1668" w:rsidRPr="00795EC5" w:rsidRDefault="004A11B2" w:rsidP="004A11B2">
      <w:pPr>
        <w:pStyle w:val="NormalWeb"/>
        <w:bidi/>
        <w:spacing w:after="300" w:line="360" w:lineRule="auto"/>
        <w:ind w:left="180" w:firstLine="540"/>
        <w:jc w:val="both"/>
        <w:rPr>
          <w:sz w:val="28"/>
          <w:szCs w:val="28"/>
          <w:rtl/>
        </w:rPr>
      </w:pPr>
      <w:r w:rsidRPr="004A11B2">
        <w:rPr>
          <w:rFonts w:ascii="Sakkal Majalla" w:hAnsi="Sakkal Majalla" w:cs="Sakkal Majalla"/>
          <w:color w:val="000000"/>
          <w:sz w:val="36"/>
          <w:szCs w:val="36"/>
          <w:rtl/>
        </w:rPr>
        <w:t>إن هذا البحث هو بحث نوعي وهي إجراءت البحث التي تحصل البيانات الوصفية</w:t>
      </w:r>
      <w:r>
        <w:rPr>
          <w:rFonts w:ascii="Sakkal Majalla" w:hAnsi="Sakkal Majalla" w:cs="Sakkal Majalla"/>
          <w:color w:val="000000"/>
          <w:sz w:val="36"/>
          <w:szCs w:val="36"/>
        </w:rPr>
        <w:t xml:space="preserve"> </w:t>
      </w:r>
      <w:r w:rsidRPr="004A11B2">
        <w:rPr>
          <w:rFonts w:ascii="Sakkal Majalla" w:hAnsi="Sakkal Majalla" w:cs="Sakkal Majalla"/>
          <w:color w:val="000000"/>
          <w:sz w:val="36"/>
          <w:szCs w:val="36"/>
          <w:rtl/>
        </w:rPr>
        <w:t>بشكل الكلمات ا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>الم</w:t>
      </w:r>
      <w:r w:rsidRPr="004A11B2">
        <w:rPr>
          <w:rFonts w:ascii="Sakkal Majalla" w:hAnsi="Sakkal Majalla" w:cs="Sakkal Majalla"/>
          <w:color w:val="000000"/>
          <w:sz w:val="36"/>
          <w:szCs w:val="36"/>
          <w:rtl/>
        </w:rPr>
        <w:t>كتوبة أو أقوال الناس أو السلوك يل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>ا</w:t>
      </w:r>
      <w:r w:rsidRPr="004A11B2">
        <w:rPr>
          <w:rFonts w:ascii="Sakkal Majalla" w:hAnsi="Sakkal Majalla" w:cs="Sakkal Majalla"/>
          <w:color w:val="000000"/>
          <w:sz w:val="36"/>
          <w:szCs w:val="36"/>
          <w:rtl/>
        </w:rPr>
        <w:t>حظه. والطريقة التي</w:t>
      </w:r>
      <w:r>
        <w:rPr>
          <w:rFonts w:ascii="Sakkal Majalla" w:hAnsi="Sakkal Majalla" w:cs="Sakkal Majalla"/>
          <w:color w:val="000000"/>
          <w:sz w:val="36"/>
          <w:szCs w:val="36"/>
        </w:rPr>
        <w:t xml:space="preserve"> </w:t>
      </w:r>
      <w:r w:rsidRPr="004A11B2">
        <w:rPr>
          <w:rFonts w:ascii="Sakkal Majalla" w:hAnsi="Sakkal Majalla" w:cs="Sakkal Majalla"/>
          <w:color w:val="000000"/>
          <w:sz w:val="36"/>
          <w:szCs w:val="36"/>
          <w:rtl/>
        </w:rPr>
        <w:t>استعملها الباحث في هذا البحث هي البحث ا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</w:rPr>
        <w:t>ل</w:t>
      </w:r>
      <w:r w:rsidRPr="004A11B2">
        <w:rPr>
          <w:rFonts w:ascii="Sakkal Majalla" w:hAnsi="Sakkal Majalla" w:cs="Sakkal Majalla"/>
          <w:color w:val="000000"/>
          <w:sz w:val="36"/>
          <w:szCs w:val="36"/>
          <w:rtl/>
        </w:rPr>
        <w:t xml:space="preserve">مكتبي أو 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</w:rPr>
        <w:t>(</w:t>
      </w:r>
      <w:r w:rsidRPr="00DE26EC">
        <w:rPr>
          <w:rFonts w:ascii="Sakkal Majalla" w:hAnsi="Sakkal Majalla" w:cs="Sakkal Majalla"/>
          <w:i/>
          <w:iCs/>
          <w:color w:val="000000"/>
          <w:sz w:val="36"/>
          <w:szCs w:val="36"/>
        </w:rPr>
        <w:t>research Library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</w:rPr>
        <w:t>)</w:t>
      </w:r>
      <w:r w:rsidRPr="004A11B2">
        <w:rPr>
          <w:rFonts w:ascii="Sakkal Majalla" w:hAnsi="Sakkal Majalla" w:cs="Sakkal Majalla"/>
          <w:color w:val="000000"/>
          <w:sz w:val="36"/>
          <w:szCs w:val="36"/>
          <w:rtl/>
        </w:rPr>
        <w:t xml:space="preserve"> وهو</w:t>
      </w:r>
      <w:r>
        <w:rPr>
          <w:rFonts w:ascii="Sakkal Majalla" w:hAnsi="Sakkal Majalla" w:cs="Sakkal Majalla"/>
          <w:color w:val="000000"/>
          <w:sz w:val="36"/>
          <w:szCs w:val="36"/>
        </w:rPr>
        <w:t xml:space="preserve"> </w:t>
      </w:r>
      <w:r w:rsidRPr="004A11B2">
        <w:rPr>
          <w:rFonts w:ascii="Sakkal Majalla" w:hAnsi="Sakkal Majalla" w:cs="Sakkal Majalla"/>
          <w:color w:val="000000"/>
          <w:sz w:val="36"/>
          <w:szCs w:val="36"/>
          <w:rtl/>
        </w:rPr>
        <w:t xml:space="preserve">تسلسل 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</w:rPr>
        <w:t>الأ</w:t>
      </w:r>
      <w:r w:rsidRPr="004A11B2">
        <w:rPr>
          <w:rFonts w:ascii="Sakkal Majalla" w:hAnsi="Sakkal Majalla" w:cs="Sakkal Majalla"/>
          <w:color w:val="000000"/>
          <w:sz w:val="36"/>
          <w:szCs w:val="36"/>
          <w:rtl/>
        </w:rPr>
        <w:t>نشطة التي تصل بها جمع البيانات ال</w:t>
      </w:r>
      <w:r w:rsidR="00C910B2">
        <w:rPr>
          <w:rFonts w:ascii="Sakkal Majalla" w:hAnsi="Sakkal Majalla" w:cs="Sakkal Majalla" w:hint="cs"/>
          <w:color w:val="000000"/>
          <w:sz w:val="36"/>
          <w:szCs w:val="36"/>
          <w:rtl/>
        </w:rPr>
        <w:t>م</w:t>
      </w:r>
      <w:r w:rsidRPr="004A11B2">
        <w:rPr>
          <w:rFonts w:ascii="Sakkal Majalla" w:hAnsi="Sakkal Majalla" w:cs="Sakkal Majalla"/>
          <w:color w:val="000000"/>
          <w:sz w:val="36"/>
          <w:szCs w:val="36"/>
          <w:rtl/>
        </w:rPr>
        <w:t>كتبية والقرأة والكتابة وتحليل مواد</w:t>
      </w:r>
      <w:r>
        <w:rPr>
          <w:rFonts w:ascii="Sakkal Majalla" w:hAnsi="Sakkal Majalla" w:cs="Sakkal Majalla"/>
          <w:color w:val="000000"/>
          <w:sz w:val="36"/>
          <w:szCs w:val="36"/>
        </w:rPr>
        <w:t xml:space="preserve"> </w:t>
      </w:r>
      <w:r w:rsidRPr="004A11B2">
        <w:rPr>
          <w:rFonts w:ascii="Sakkal Majalla" w:hAnsi="Sakkal Majalla" w:cs="Sakkal Majalla"/>
          <w:color w:val="000000"/>
          <w:sz w:val="36"/>
          <w:szCs w:val="36"/>
          <w:rtl/>
        </w:rPr>
        <w:t>البحث</w:t>
      </w:r>
      <w:r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.</w:t>
      </w:r>
      <w:r w:rsidR="008511B4">
        <w:rPr>
          <w:rStyle w:val="FootnoteReference"/>
          <w:rFonts w:ascii="Sakkal Majalla" w:hAnsi="Sakkal Majalla" w:cs="Sakkal Majalla"/>
          <w:color w:val="000000"/>
          <w:sz w:val="36"/>
          <w:szCs w:val="36"/>
          <w:rtl/>
          <w:lang w:bidi="ar-EG"/>
        </w:rPr>
        <w:footnoteReference w:id="1"/>
      </w:r>
      <w:r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 xml:space="preserve"> </w:t>
      </w:r>
      <w:r w:rsidR="00EB1668"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تم اختيار الدراسة النوعية لأن هدف البحث هو الحصول على فهم عميق لاستخدام </w:t>
      </w:r>
      <w:r w:rsidR="00003399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أسلوب 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</w:rPr>
        <w:t>ال</w:t>
      </w:r>
      <w:r w:rsidR="00003399">
        <w:rPr>
          <w:rFonts w:ascii="Sakkal Majalla" w:hAnsi="Sakkal Majalla" w:cs="Sakkal Majalla" w:hint="cs"/>
          <w:color w:val="000000"/>
          <w:sz w:val="36"/>
          <w:szCs w:val="36"/>
          <w:rtl/>
        </w:rPr>
        <w:t>أمر</w:t>
      </w:r>
      <w:r w:rsidR="00EB1668" w:rsidRPr="00795EC5">
        <w:rPr>
          <w:rFonts w:ascii="Sakkal Majalla" w:hAnsi="Sakkal Majalla" w:cs="Sakkal Majalla" w:hint="cs"/>
          <w:color w:val="27272A"/>
          <w:sz w:val="36"/>
          <w:szCs w:val="36"/>
          <w:shd w:val="clear" w:color="auto" w:fill="FFFFFF"/>
          <w:rtl/>
        </w:rPr>
        <w:t xml:space="preserve"> </w:t>
      </w:r>
      <w:r w:rsidR="00EB1668"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>ومعانيه في سياق سورة الروم.</w:t>
      </w:r>
    </w:p>
    <w:p w14:paraId="425D7850" w14:textId="21A0F270" w:rsidR="00EB1668" w:rsidRPr="00371499" w:rsidRDefault="004A11B2" w:rsidP="00371499">
      <w:pPr>
        <w:pStyle w:val="Heading2"/>
        <w:rPr>
          <w:rtl/>
        </w:rPr>
      </w:pPr>
      <w:r>
        <w:rPr>
          <w:rFonts w:hint="cs"/>
          <w:rtl/>
          <w:lang w:bidi="ar-EG"/>
        </w:rPr>
        <w:t>ب</w:t>
      </w:r>
      <w:r w:rsidR="00371499">
        <w:rPr>
          <w:rFonts w:hint="cs"/>
          <w:rtl/>
          <w:lang w:bidi="ar-EG"/>
        </w:rPr>
        <w:t xml:space="preserve">. </w:t>
      </w:r>
      <w:r w:rsidR="00EB1668" w:rsidRPr="00371499">
        <w:rPr>
          <w:rFonts w:hint="cs"/>
          <w:rtl/>
        </w:rPr>
        <w:t>البيانات ومصادرها</w:t>
      </w:r>
    </w:p>
    <w:p w14:paraId="16DD6E28" w14:textId="6AADE052" w:rsidR="00EB1668" w:rsidRDefault="00EB1668" w:rsidP="00B124CE">
      <w:pPr>
        <w:bidi/>
        <w:spacing w:after="300" w:line="360" w:lineRule="auto"/>
        <w:ind w:left="180" w:firstLine="540"/>
        <w:jc w:val="both"/>
        <w:rPr>
          <w:rFonts w:ascii="Sakkal Majalla" w:hAnsi="Sakkal Majalla" w:cs="Sakkal Majalla"/>
          <w:color w:val="000000"/>
          <w:sz w:val="36"/>
          <w:szCs w:val="36"/>
          <w:rtl/>
          <w:lang w:bidi="ar-EG"/>
        </w:rPr>
      </w:pP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أما مصادر البيانات المستخدمة في هذا البحث، فهي مصادر 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</w:rPr>
        <w:t>ال</w:t>
      </w: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>بيانات الأساسي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</w:rPr>
        <w:t>ة</w:t>
      </w: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و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</w:rPr>
        <w:t>م</w:t>
      </w: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صادر 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</w:rPr>
        <w:t>ال</w:t>
      </w: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بيانات  الثانوية. 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م</w:t>
      </w: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صادر 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</w:rPr>
        <w:t>ال</w:t>
      </w: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>بيانات الأساسي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</w:rPr>
        <w:t>ة</w:t>
      </w: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  <w:r w:rsidR="00B124CE">
        <w:rPr>
          <w:rFonts w:ascii="Sakkal Majalla" w:hAnsi="Sakkal Majalla" w:cs="Sakkal Majalla" w:hint="cs"/>
          <w:color w:val="000000"/>
          <w:sz w:val="36"/>
          <w:szCs w:val="36"/>
          <w:rtl/>
        </w:rPr>
        <w:t>ه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</w:rPr>
        <w:t>ي</w:t>
      </w: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القرآن الكريم</w:t>
      </w:r>
      <w:r w:rsidR="00C910B2">
        <w:rPr>
          <w:rFonts w:ascii="Sakkal Majalla" w:hAnsi="Sakkal Majalla" w:cs="Sakkal Majalla"/>
          <w:color w:val="000000"/>
          <w:sz w:val="36"/>
          <w:szCs w:val="36"/>
        </w:rPr>
        <w:t xml:space="preserve"> </w:t>
      </w:r>
      <w:r w:rsidR="00B124CE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سورة الروم. </w:t>
      </w: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>و</w:t>
      </w:r>
      <w:r w:rsidR="00C910B2">
        <w:rPr>
          <w:rFonts w:ascii="Sakkal Majalla" w:hAnsi="Sakkal Majalla" w:cs="Sakkal Majalla"/>
          <w:color w:val="000000"/>
          <w:sz w:val="36"/>
          <w:szCs w:val="36"/>
        </w:rPr>
        <w:t xml:space="preserve"> </w:t>
      </w: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>المصادر</w:t>
      </w:r>
      <w:r w:rsidR="00C910B2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  <w:r w:rsidR="00C910B2"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>بيانات</w:t>
      </w: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الثانوية </w:t>
      </w:r>
      <w:r w:rsidR="00C910B2" w:rsidRPr="00C910B2">
        <w:rPr>
          <w:rFonts w:ascii="Sakkal Majalla" w:hAnsi="Sakkal Majalla" w:cs="Sakkal Majalla"/>
          <w:color w:val="000000"/>
          <w:sz w:val="36"/>
          <w:szCs w:val="36"/>
          <w:rtl/>
          <w:lang w:bidi="ar-EG"/>
        </w:rPr>
        <w:t>في هذا البحث هي الكتب أو ا</w:t>
      </w:r>
      <w:r w:rsidR="00C910B2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ل</w:t>
      </w:r>
      <w:r w:rsidR="00C910B2" w:rsidRPr="00C910B2">
        <w:rPr>
          <w:rFonts w:ascii="Sakkal Majalla" w:hAnsi="Sakkal Majalla" w:cs="Sakkal Majalla"/>
          <w:color w:val="000000"/>
          <w:sz w:val="36"/>
          <w:szCs w:val="36"/>
          <w:rtl/>
          <w:lang w:bidi="ar-EG"/>
        </w:rPr>
        <w:t>مقال</w:t>
      </w:r>
      <w:r w:rsidR="00B124CE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ا</w:t>
      </w:r>
      <w:r w:rsidR="00C910B2" w:rsidRPr="00C910B2">
        <w:rPr>
          <w:rFonts w:ascii="Sakkal Majalla" w:hAnsi="Sakkal Majalla" w:cs="Sakkal Majalla"/>
          <w:color w:val="000000"/>
          <w:sz w:val="36"/>
          <w:szCs w:val="36"/>
          <w:rtl/>
          <w:lang w:bidi="ar-EG"/>
        </w:rPr>
        <w:t>ت ا</w:t>
      </w:r>
      <w:r w:rsidR="00B124CE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ل</w:t>
      </w:r>
      <w:r w:rsidR="00C910B2" w:rsidRPr="00C910B2">
        <w:rPr>
          <w:rFonts w:ascii="Sakkal Majalla" w:hAnsi="Sakkal Majalla" w:cs="Sakkal Majalla"/>
          <w:color w:val="000000"/>
          <w:sz w:val="36"/>
          <w:szCs w:val="36"/>
          <w:rtl/>
          <w:lang w:bidi="ar-EG"/>
        </w:rPr>
        <w:t xml:space="preserve">متعلقة </w:t>
      </w:r>
      <w:r w:rsidR="00B124CE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 xml:space="preserve">عن أسلوب 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ال</w:t>
      </w:r>
      <w:r w:rsidR="00B124CE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أمر و معناه البلاغ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ي</w:t>
      </w:r>
      <w:r w:rsidR="00B124CE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ة</w:t>
      </w: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>.</w:t>
      </w:r>
      <w:r w:rsidR="00C910B2">
        <w:rPr>
          <w:rFonts w:ascii="Sakkal Majalla" w:hAnsi="Sakkal Majalla" w:cs="Sakkal Majalla"/>
          <w:color w:val="000000"/>
          <w:sz w:val="36"/>
          <w:szCs w:val="36"/>
        </w:rPr>
        <w:t xml:space="preserve"> </w:t>
      </w:r>
      <w:r w:rsidR="00C910B2">
        <w:rPr>
          <w:rFonts w:ascii="Sakkal Majalla" w:hAnsi="Sakkal Majalla" w:cs="Sakkal Majalla"/>
          <w:color w:val="000000"/>
          <w:sz w:val="36"/>
          <w:szCs w:val="36"/>
          <w:lang w:bidi="ar-EG"/>
        </w:rPr>
        <w:t xml:space="preserve"> </w:t>
      </w:r>
      <w:r w:rsidR="00C910B2" w:rsidRPr="00C910B2">
        <w:rPr>
          <w:rFonts w:ascii="Sakkal Majalla" w:hAnsi="Sakkal Majalla" w:cs="Sakkal Majalla"/>
          <w:color w:val="000000"/>
          <w:sz w:val="36"/>
          <w:szCs w:val="36"/>
          <w:rtl/>
          <w:lang w:bidi="ar-EG"/>
        </w:rPr>
        <w:t>و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م</w:t>
      </w:r>
      <w:r w:rsidR="00C910B2" w:rsidRPr="00C910B2">
        <w:rPr>
          <w:rFonts w:ascii="Sakkal Majalla" w:hAnsi="Sakkal Majalla" w:cs="Sakkal Majalla"/>
          <w:color w:val="000000"/>
          <w:sz w:val="36"/>
          <w:szCs w:val="36"/>
          <w:rtl/>
          <w:lang w:bidi="ar-EG"/>
        </w:rPr>
        <w:t xml:space="preserve">صادر الثانوية </w:t>
      </w:r>
      <w:r w:rsidR="00B124CE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ل</w:t>
      </w:r>
      <w:r w:rsidR="00C910B2" w:rsidRPr="00C910B2">
        <w:rPr>
          <w:rFonts w:ascii="Sakkal Majalla" w:hAnsi="Sakkal Majalla" w:cs="Sakkal Majalla"/>
          <w:color w:val="000000"/>
          <w:sz w:val="36"/>
          <w:szCs w:val="36"/>
          <w:rtl/>
          <w:lang w:bidi="ar-EG"/>
        </w:rPr>
        <w:t>مساعدة تحليل ا</w:t>
      </w:r>
      <w:r w:rsidR="00B124CE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ل</w:t>
      </w:r>
      <w:r w:rsidR="00C910B2" w:rsidRPr="00C910B2">
        <w:rPr>
          <w:rFonts w:ascii="Sakkal Majalla" w:hAnsi="Sakkal Majalla" w:cs="Sakkal Majalla"/>
          <w:color w:val="000000"/>
          <w:sz w:val="36"/>
          <w:szCs w:val="36"/>
          <w:rtl/>
          <w:lang w:bidi="ar-EG"/>
        </w:rPr>
        <w:t>مص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ا</w:t>
      </w:r>
      <w:r w:rsidR="00C910B2" w:rsidRPr="00C910B2">
        <w:rPr>
          <w:rFonts w:ascii="Sakkal Majalla" w:hAnsi="Sakkal Majalla" w:cs="Sakkal Majalla"/>
          <w:color w:val="000000"/>
          <w:sz w:val="36"/>
          <w:szCs w:val="36"/>
          <w:rtl/>
          <w:lang w:bidi="ar-EG"/>
        </w:rPr>
        <w:t xml:space="preserve">در </w:t>
      </w:r>
      <w:r w:rsidR="00B124CE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الأ</w:t>
      </w:r>
      <w:r w:rsidR="00C910B2" w:rsidRPr="00C910B2">
        <w:rPr>
          <w:rFonts w:ascii="Sakkal Majalla" w:hAnsi="Sakkal Majalla" w:cs="Sakkal Majalla"/>
          <w:color w:val="000000"/>
          <w:sz w:val="36"/>
          <w:szCs w:val="36"/>
          <w:rtl/>
          <w:lang w:bidi="ar-EG"/>
        </w:rPr>
        <w:t>سا</w:t>
      </w:r>
      <w:r w:rsidR="00B124CE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سي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ة</w:t>
      </w:r>
      <w:r w:rsidR="00B124CE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.</w:t>
      </w:r>
    </w:p>
    <w:p w14:paraId="3846466B" w14:textId="7B084744" w:rsidR="00956401" w:rsidRDefault="00956401" w:rsidP="00956401">
      <w:pPr>
        <w:bidi/>
        <w:spacing w:after="300" w:line="360" w:lineRule="auto"/>
        <w:ind w:left="180" w:firstLine="540"/>
        <w:jc w:val="both"/>
        <w:rPr>
          <w:rFonts w:ascii="Sakkal Majalla" w:hAnsi="Sakkal Majalla" w:cs="Sakkal Majalla"/>
          <w:color w:val="000000"/>
          <w:sz w:val="36"/>
          <w:szCs w:val="36"/>
          <w:rtl/>
          <w:lang w:bidi="ar-EG"/>
        </w:rPr>
      </w:pPr>
    </w:p>
    <w:p w14:paraId="07A2F816" w14:textId="77777777" w:rsidR="00956401" w:rsidRPr="00795EC5" w:rsidRDefault="00956401" w:rsidP="00956401">
      <w:pPr>
        <w:bidi/>
        <w:spacing w:after="300" w:line="360" w:lineRule="auto"/>
        <w:ind w:left="180" w:firstLine="540"/>
        <w:jc w:val="both"/>
        <w:rPr>
          <w:sz w:val="28"/>
          <w:szCs w:val="28"/>
          <w:lang w:bidi="ar-EG"/>
        </w:rPr>
      </w:pPr>
    </w:p>
    <w:p w14:paraId="47D7A6E2" w14:textId="1F02365F" w:rsidR="00EB1668" w:rsidRPr="00371499" w:rsidRDefault="004A11B2" w:rsidP="00371499">
      <w:pPr>
        <w:pStyle w:val="Heading2"/>
        <w:rPr>
          <w:rtl/>
        </w:rPr>
      </w:pPr>
      <w:r>
        <w:rPr>
          <w:rFonts w:hint="cs"/>
          <w:rtl/>
        </w:rPr>
        <w:t>ج</w:t>
      </w:r>
      <w:r w:rsidR="00371499">
        <w:rPr>
          <w:rFonts w:hint="cs"/>
          <w:rtl/>
        </w:rPr>
        <w:t xml:space="preserve">. </w:t>
      </w:r>
      <w:r w:rsidR="00371499" w:rsidRPr="00371499">
        <w:rPr>
          <w:rFonts w:hint="cs"/>
          <w:rtl/>
        </w:rPr>
        <w:t xml:space="preserve">أسلوب </w:t>
      </w:r>
      <w:r w:rsidR="00EB1668" w:rsidRPr="00371499">
        <w:rPr>
          <w:rFonts w:hint="cs"/>
          <w:rtl/>
        </w:rPr>
        <w:t>جمع البيانات</w:t>
      </w:r>
    </w:p>
    <w:p w14:paraId="08B138D9" w14:textId="447F26B3" w:rsidR="00B124CE" w:rsidRDefault="00EB1668" w:rsidP="00B124CE">
      <w:pPr>
        <w:pStyle w:val="NormalWeb"/>
        <w:bidi/>
        <w:spacing w:before="0" w:beforeAutospacing="0" w:after="300" w:afterAutospacing="0" w:line="360" w:lineRule="auto"/>
        <w:ind w:left="180" w:firstLine="540"/>
        <w:jc w:val="both"/>
        <w:rPr>
          <w:rFonts w:ascii="Sakkal Majalla" w:hAnsi="Sakkal Majalla" w:cs="Sakkal Majalla"/>
          <w:color w:val="000000"/>
          <w:sz w:val="36"/>
          <w:szCs w:val="36"/>
          <w:rtl/>
        </w:rPr>
      </w:pP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تقنية جمع البيانات المستخدمة في البحث تعتمد على إطار لتصفية وجمع البيانات من خلال دراسة </w:t>
      </w:r>
      <w:r w:rsidR="00C7508F">
        <w:rPr>
          <w:rFonts w:ascii="Sakkal Majalla" w:hAnsi="Sakkal Majalla" w:cs="Sakkal Majalla" w:hint="cs"/>
          <w:color w:val="000000"/>
          <w:sz w:val="36"/>
          <w:szCs w:val="36"/>
          <w:rtl/>
        </w:rPr>
        <w:t>البلاغة</w:t>
      </w: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>، وهذا يتضمن جمع جميع المعلومات الملائمة من مصادر متعددة. وتشمل خطوات هذا الإجراء ما يلي:</w:t>
      </w:r>
    </w:p>
    <w:p w14:paraId="52AE55B9" w14:textId="2590FEFA" w:rsidR="00003399" w:rsidRDefault="00B124CE" w:rsidP="00956401">
      <w:pPr>
        <w:pStyle w:val="NormalWeb"/>
        <w:bidi/>
        <w:spacing w:before="0" w:beforeAutospacing="0" w:after="300" w:afterAutospacing="0" w:line="360" w:lineRule="auto"/>
        <w:ind w:left="720"/>
        <w:jc w:val="both"/>
        <w:rPr>
          <w:rFonts w:ascii="Sakkal Majalla" w:hAnsi="Sakkal Majalla" w:cs="Sakkal Majalla"/>
          <w:color w:val="000000"/>
          <w:sz w:val="36"/>
          <w:szCs w:val="36"/>
          <w:rtl/>
        </w:rPr>
      </w:pP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>1</w:t>
      </w:r>
      <w:r w:rsidR="00EB1668"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) </w:t>
      </w:r>
      <w:r w:rsidRPr="00B124CE">
        <w:rPr>
          <w:rFonts w:ascii="Sakkal Majalla" w:hAnsi="Sakkal Majalla" w:cs="Sakkal Majalla"/>
          <w:color w:val="000000"/>
          <w:sz w:val="36"/>
          <w:szCs w:val="36"/>
          <w:rtl/>
        </w:rPr>
        <w:t>مراحل التخطيط: الباحث في هذه ا</w:t>
      </w:r>
      <w:r w:rsidR="00E42266">
        <w:rPr>
          <w:rFonts w:ascii="Sakkal Majalla" w:hAnsi="Sakkal Majalla" w:cs="Sakkal Majalla" w:hint="cs"/>
          <w:color w:val="000000"/>
          <w:sz w:val="36"/>
          <w:szCs w:val="36"/>
          <w:rtl/>
        </w:rPr>
        <w:t>ل</w:t>
      </w:r>
      <w:r w:rsidRPr="00B124CE">
        <w:rPr>
          <w:rFonts w:ascii="Sakkal Majalla" w:hAnsi="Sakkal Majalla" w:cs="Sakkal Majalla"/>
          <w:color w:val="000000"/>
          <w:sz w:val="36"/>
          <w:szCs w:val="36"/>
          <w:rtl/>
        </w:rPr>
        <w:t>مرحلة بتحديد موضوع بحثها ومراكزتها،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  <w:r w:rsidRPr="00B124CE">
        <w:rPr>
          <w:rFonts w:ascii="Sakkal Majalla" w:hAnsi="Sakkal Majalla" w:cs="Sakkal Majalla"/>
          <w:color w:val="000000"/>
          <w:sz w:val="36"/>
          <w:szCs w:val="36"/>
          <w:rtl/>
        </w:rPr>
        <w:t>وتقوم بتصميمه، وتحديد أدوائه، ووضع دراسات السابقة لها ع</w:t>
      </w:r>
      <w:r w:rsidR="00E42266">
        <w:rPr>
          <w:rFonts w:ascii="Sakkal Majalla" w:hAnsi="Sakkal Majalla" w:cs="Sakkal Majalla" w:hint="cs"/>
          <w:color w:val="000000"/>
          <w:sz w:val="36"/>
          <w:szCs w:val="36"/>
          <w:rtl/>
        </w:rPr>
        <w:t>لا</w:t>
      </w:r>
      <w:r w:rsidRPr="00B124CE">
        <w:rPr>
          <w:rFonts w:ascii="Sakkal Majalla" w:hAnsi="Sakkal Majalla" w:cs="Sakkal Majalla"/>
          <w:color w:val="000000"/>
          <w:sz w:val="36"/>
          <w:szCs w:val="36"/>
          <w:rtl/>
        </w:rPr>
        <w:t>قة به، وتناول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  <w:r w:rsidRPr="00B124CE">
        <w:rPr>
          <w:rFonts w:ascii="Sakkal Majalla" w:hAnsi="Sakkal Majalla" w:cs="Sakkal Majalla"/>
          <w:color w:val="000000"/>
          <w:sz w:val="36"/>
          <w:szCs w:val="36"/>
          <w:rtl/>
        </w:rPr>
        <w:t>النظريات لها عالقة به</w:t>
      </w:r>
      <w:r w:rsidR="00E42266">
        <w:rPr>
          <w:rFonts w:ascii="Sakkal Majalla" w:hAnsi="Sakkal Majalla" w:cs="Sakkal Majalla" w:hint="cs"/>
          <w:color w:val="000000"/>
          <w:sz w:val="36"/>
          <w:szCs w:val="36"/>
          <w:rtl/>
        </w:rPr>
        <w:t>.</w:t>
      </w:r>
    </w:p>
    <w:p w14:paraId="38B016DF" w14:textId="16B0714A" w:rsidR="00003399" w:rsidRDefault="00EB1668" w:rsidP="00956401">
      <w:pPr>
        <w:pStyle w:val="NormalWeb"/>
        <w:bidi/>
        <w:spacing w:after="300" w:line="360" w:lineRule="auto"/>
        <w:ind w:left="720"/>
        <w:jc w:val="both"/>
        <w:rPr>
          <w:rFonts w:ascii="Sakkal Majalla" w:hAnsi="Sakkal Majalla" w:cs="Sakkal Majalla"/>
          <w:color w:val="000000"/>
          <w:sz w:val="36"/>
          <w:szCs w:val="36"/>
          <w:rtl/>
          <w:lang w:bidi="ar-EG"/>
        </w:rPr>
      </w:pP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(2) </w:t>
      </w:r>
      <w:r w:rsidR="00E42266" w:rsidRPr="00E42266">
        <w:rPr>
          <w:rFonts w:ascii="Sakkal Majalla" w:hAnsi="Sakkal Majalla" w:cs="Sakkal Majalla"/>
          <w:color w:val="000000"/>
          <w:sz w:val="36"/>
          <w:szCs w:val="36"/>
          <w:rtl/>
        </w:rPr>
        <w:t>مراحل التنفيد : الباحث في هذه ا</w:t>
      </w:r>
      <w:r w:rsidR="00E42266">
        <w:rPr>
          <w:rFonts w:ascii="Sakkal Majalla" w:hAnsi="Sakkal Majalla" w:cs="Sakkal Majalla" w:hint="cs"/>
          <w:color w:val="000000"/>
          <w:sz w:val="36"/>
          <w:szCs w:val="36"/>
          <w:rtl/>
        </w:rPr>
        <w:t>ل</w:t>
      </w:r>
      <w:r w:rsidR="00E42266" w:rsidRPr="00E42266">
        <w:rPr>
          <w:rFonts w:ascii="Sakkal Majalla" w:hAnsi="Sakkal Majalla" w:cs="Sakkal Majalla"/>
          <w:color w:val="000000"/>
          <w:sz w:val="36"/>
          <w:szCs w:val="36"/>
          <w:rtl/>
        </w:rPr>
        <w:t>مرحلة بجمع البيانات، وتحليلها</w:t>
      </w:r>
      <w:r w:rsidR="00E42266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  <w:r w:rsidR="00E42266" w:rsidRPr="00E42266">
        <w:rPr>
          <w:rFonts w:ascii="Sakkal Majalla" w:hAnsi="Sakkal Majalla" w:cs="Sakkal Majalla"/>
          <w:color w:val="000000"/>
          <w:sz w:val="36"/>
          <w:szCs w:val="36"/>
          <w:rtl/>
        </w:rPr>
        <w:t>ومناقشتها.</w:t>
      </w:r>
    </w:p>
    <w:p w14:paraId="23F480D1" w14:textId="1A7A3940" w:rsidR="00E42266" w:rsidRDefault="00EB1668" w:rsidP="00956401">
      <w:pPr>
        <w:pStyle w:val="NormalWeb"/>
        <w:bidi/>
        <w:spacing w:after="300" w:line="360" w:lineRule="auto"/>
        <w:ind w:left="720"/>
        <w:jc w:val="both"/>
        <w:rPr>
          <w:rFonts w:ascii="Sakkal Majalla" w:hAnsi="Sakkal Majalla" w:cs="Sakkal Majalla"/>
          <w:color w:val="000000"/>
          <w:sz w:val="36"/>
          <w:szCs w:val="36"/>
          <w:rtl/>
        </w:rPr>
      </w:pP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(3) </w:t>
      </w:r>
      <w:r w:rsidR="00E42266" w:rsidRPr="00E42266">
        <w:rPr>
          <w:rFonts w:ascii="Sakkal Majalla" w:hAnsi="Sakkal Majalla" w:cs="Sakkal Majalla"/>
          <w:color w:val="000000"/>
          <w:sz w:val="36"/>
          <w:szCs w:val="36"/>
          <w:rtl/>
        </w:rPr>
        <w:t>مرحلة اإلنهاء : الباحث تكمل بحثها في هذه ا</w:t>
      </w:r>
      <w:r w:rsidR="00E42266">
        <w:rPr>
          <w:rFonts w:ascii="Sakkal Majalla" w:hAnsi="Sakkal Majalla" w:cs="Sakkal Majalla" w:hint="cs"/>
          <w:color w:val="000000"/>
          <w:sz w:val="36"/>
          <w:szCs w:val="36"/>
          <w:rtl/>
        </w:rPr>
        <w:t>ل</w:t>
      </w:r>
      <w:r w:rsidR="00E42266" w:rsidRPr="00E42266">
        <w:rPr>
          <w:rFonts w:ascii="Sakkal Majalla" w:hAnsi="Sakkal Majalla" w:cs="Sakkal Majalla"/>
          <w:color w:val="000000"/>
          <w:sz w:val="36"/>
          <w:szCs w:val="36"/>
          <w:rtl/>
        </w:rPr>
        <w:t>مرحلة بتغليفه وتجليده ثم</w:t>
      </w:r>
      <w:r w:rsidR="00E42266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  <w:r w:rsidR="00E42266" w:rsidRPr="00E42266">
        <w:rPr>
          <w:rFonts w:ascii="Sakkal Majalla" w:hAnsi="Sakkal Majalla" w:cs="Sakkal Majalla"/>
          <w:color w:val="000000"/>
          <w:sz w:val="36"/>
          <w:szCs w:val="36"/>
          <w:rtl/>
        </w:rPr>
        <w:t>تقدم للمناقشة للدفاع عنه ثم تقوم بتعديله وتصحيحه على أساس م</w:t>
      </w:r>
      <w:r w:rsidR="00E42266">
        <w:rPr>
          <w:rFonts w:ascii="Sakkal Majalla" w:hAnsi="Sakkal Majalla" w:cs="Sakkal Majalla" w:hint="cs"/>
          <w:color w:val="000000"/>
          <w:sz w:val="36"/>
          <w:szCs w:val="36"/>
          <w:rtl/>
        </w:rPr>
        <w:t>لا</w:t>
      </w:r>
      <w:r w:rsidR="00E42266" w:rsidRPr="00E42266">
        <w:rPr>
          <w:rFonts w:ascii="Sakkal Majalla" w:hAnsi="Sakkal Majalla" w:cs="Sakkal Majalla"/>
          <w:color w:val="000000"/>
          <w:sz w:val="36"/>
          <w:szCs w:val="36"/>
          <w:rtl/>
        </w:rPr>
        <w:t>حظات</w:t>
      </w:r>
      <w:r w:rsidR="00E42266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الم</w:t>
      </w:r>
      <w:r w:rsidR="00E42266" w:rsidRPr="00E42266">
        <w:rPr>
          <w:rFonts w:ascii="Sakkal Majalla" w:hAnsi="Sakkal Majalla" w:cs="Sakkal Majalla"/>
          <w:color w:val="000000"/>
          <w:sz w:val="36"/>
          <w:szCs w:val="36"/>
          <w:rtl/>
        </w:rPr>
        <w:t>ناقشين</w:t>
      </w:r>
      <w:r w:rsidR="00E42266">
        <w:rPr>
          <w:rFonts w:ascii="Sakkal Majalla" w:hAnsi="Sakkal Majalla" w:cs="Sakkal Majalla" w:hint="cs"/>
          <w:color w:val="000000"/>
          <w:sz w:val="36"/>
          <w:szCs w:val="36"/>
          <w:rtl/>
        </w:rPr>
        <w:t>.</w:t>
      </w:r>
    </w:p>
    <w:p w14:paraId="6A4E35F9" w14:textId="77777777" w:rsidR="00956401" w:rsidRDefault="00956401" w:rsidP="00956401">
      <w:pPr>
        <w:pStyle w:val="NormalWeb"/>
        <w:bidi/>
        <w:spacing w:after="300" w:line="360" w:lineRule="auto"/>
        <w:ind w:left="540" w:firstLine="360"/>
        <w:jc w:val="both"/>
        <w:rPr>
          <w:rFonts w:ascii="Sakkal Majalla" w:hAnsi="Sakkal Majalla" w:cs="Sakkal Majalla"/>
          <w:color w:val="000000"/>
          <w:sz w:val="36"/>
          <w:szCs w:val="36"/>
          <w:rtl/>
        </w:rPr>
      </w:pPr>
    </w:p>
    <w:p w14:paraId="628EBC15" w14:textId="482D8DD4" w:rsidR="00EB1668" w:rsidRPr="00795EC5" w:rsidRDefault="00E42266" w:rsidP="00371499">
      <w:pPr>
        <w:pStyle w:val="Heading2"/>
        <w:rPr>
          <w:sz w:val="28"/>
          <w:szCs w:val="28"/>
          <w:rtl/>
        </w:rPr>
      </w:pPr>
      <w:r>
        <w:rPr>
          <w:rFonts w:hint="cs"/>
          <w:rtl/>
        </w:rPr>
        <w:t>د</w:t>
      </w:r>
      <w:r w:rsidR="00371499">
        <w:rPr>
          <w:rFonts w:hint="cs"/>
          <w:rtl/>
        </w:rPr>
        <w:t xml:space="preserve">. </w:t>
      </w:r>
      <w:r w:rsidR="00EB1668" w:rsidRPr="00795EC5">
        <w:rPr>
          <w:rFonts w:hint="cs"/>
          <w:rtl/>
        </w:rPr>
        <w:t>أسلوب تحليل البيانات</w:t>
      </w:r>
    </w:p>
    <w:p w14:paraId="4BADA6B7" w14:textId="5889742A" w:rsidR="00EB1668" w:rsidRDefault="00EB1668" w:rsidP="00E42266">
      <w:pPr>
        <w:pStyle w:val="NormalWeb"/>
        <w:bidi/>
        <w:spacing w:before="0" w:beforeAutospacing="0" w:after="300" w:afterAutospacing="0" w:line="360" w:lineRule="auto"/>
        <w:ind w:left="180" w:firstLine="540"/>
        <w:jc w:val="both"/>
        <w:rPr>
          <w:rFonts w:ascii="Sakkal Majalla" w:hAnsi="Sakkal Majalla" w:cs="Sakkal Majalla"/>
          <w:color w:val="000000"/>
          <w:sz w:val="36"/>
          <w:szCs w:val="36"/>
          <w:rtl/>
        </w:rPr>
      </w:pP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lastRenderedPageBreak/>
        <w:t>تحليل هذه البيانات يستخدم تقنية تحليل البيانات النوعية، وهي عملية معالجة البيانات لفهم جوهر الهدف المدروس. وفيما يلي الخطوات المتبعة في تحليل هذه البيانات:</w:t>
      </w:r>
      <w:r w:rsidR="00E42266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</w:p>
    <w:p w14:paraId="2C3A4DD2" w14:textId="136F77E9" w:rsidR="00E42266" w:rsidRDefault="00E42266" w:rsidP="001336B8">
      <w:pPr>
        <w:pStyle w:val="NormalWeb"/>
        <w:bidi/>
        <w:spacing w:before="0" w:beforeAutospacing="0" w:after="300" w:afterAutospacing="0" w:line="360" w:lineRule="auto"/>
        <w:ind w:left="720" w:firstLine="540"/>
        <w:jc w:val="both"/>
        <w:rPr>
          <w:rFonts w:ascii="Sakkal Majalla" w:hAnsi="Sakkal Majalla" w:cs="Sakkal Majalla"/>
          <w:color w:val="000000"/>
          <w:sz w:val="36"/>
          <w:szCs w:val="36"/>
          <w:rtl/>
        </w:rPr>
      </w:pP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1)  </w:t>
      </w:r>
      <w:r w:rsidRPr="00E42266">
        <w:rPr>
          <w:rFonts w:ascii="Sakkal Majalla" w:hAnsi="Sakkal Majalla" w:cs="Sakkal Majalla" w:hint="cs"/>
          <w:color w:val="000000"/>
          <w:sz w:val="36"/>
          <w:szCs w:val="36"/>
          <w:rtl/>
        </w:rPr>
        <w:t>جمع مصادر البيانات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و قرا</w:t>
      </w:r>
      <w:r w:rsidR="001336B8">
        <w:rPr>
          <w:rFonts w:ascii="Sakkal Majalla" w:hAnsi="Sakkal Majalla" w:cs="Sakkal Majalla" w:hint="cs"/>
          <w:color w:val="000000"/>
          <w:sz w:val="36"/>
          <w:szCs w:val="36"/>
          <w:rtl/>
        </w:rPr>
        <w:t>ءة سورة الروم أيات بعد أية.</w:t>
      </w:r>
    </w:p>
    <w:p w14:paraId="664844A8" w14:textId="0CE190D6" w:rsidR="001336B8" w:rsidRDefault="001336B8" w:rsidP="001336B8">
      <w:pPr>
        <w:pStyle w:val="NormalWeb"/>
        <w:bidi/>
        <w:spacing w:before="0" w:beforeAutospacing="0" w:after="300" w:afterAutospacing="0" w:line="360" w:lineRule="auto"/>
        <w:ind w:left="720" w:firstLine="540"/>
        <w:jc w:val="both"/>
        <w:rPr>
          <w:rFonts w:ascii="Sakkal Majalla" w:hAnsi="Sakkal Majalla" w:cs="Sakkal Majalla"/>
          <w:color w:val="000000"/>
          <w:sz w:val="36"/>
          <w:szCs w:val="36"/>
          <w:rtl/>
        </w:rPr>
      </w:pP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2) 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‌استخراج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‌ا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>لأ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يات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‌التي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‌تتضمن‌على‌أسلوب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  <w:r w:rsidR="004A1FE2">
        <w:rPr>
          <w:rFonts w:ascii="Sakkal Majalla" w:hAnsi="Sakkal Majalla" w:cs="Sakkal Majalla" w:hint="cs"/>
          <w:color w:val="000000"/>
          <w:sz w:val="36"/>
          <w:szCs w:val="36"/>
          <w:rtl/>
        </w:rPr>
        <w:t>ال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أمر 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في‌سورة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‌الروم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>.</w:t>
      </w:r>
    </w:p>
    <w:p w14:paraId="13F3C43A" w14:textId="7A679E8F" w:rsidR="001336B8" w:rsidRDefault="001336B8" w:rsidP="001336B8">
      <w:pPr>
        <w:pStyle w:val="NormalWeb"/>
        <w:bidi/>
        <w:spacing w:before="0" w:beforeAutospacing="0" w:after="300" w:afterAutospacing="0" w:line="360" w:lineRule="auto"/>
        <w:ind w:left="720" w:firstLine="540"/>
        <w:jc w:val="both"/>
        <w:rPr>
          <w:rFonts w:ascii="Sakkal Majalla" w:hAnsi="Sakkal Majalla" w:cs="Sakkal Majalla"/>
          <w:color w:val="000000"/>
          <w:sz w:val="36"/>
          <w:szCs w:val="36"/>
          <w:rtl/>
        </w:rPr>
      </w:pP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3) تصنيف الأيات 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‌</w:t>
      </w:r>
      <w:r w:rsidRPr="001336B8">
        <w:rPr>
          <w:rtl/>
        </w:rPr>
        <w:t xml:space="preserve"> </w:t>
      </w:r>
      <w:r>
        <w:rPr>
          <w:rFonts w:hint="cs"/>
          <w:rtl/>
        </w:rPr>
        <w:t>ا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ل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>ا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نواع ا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>ل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موجودة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تتضمن‌على‌ ‌أسلوب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  <w:r w:rsidR="004A1FE2">
        <w:rPr>
          <w:rFonts w:ascii="Sakkal Majalla" w:hAnsi="Sakkal Majalla" w:cs="Sakkal Majalla" w:hint="cs"/>
          <w:color w:val="000000"/>
          <w:sz w:val="36"/>
          <w:szCs w:val="36"/>
          <w:rtl/>
        </w:rPr>
        <w:t>ال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أمر 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في‌سورة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‌الروم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>.</w:t>
      </w:r>
    </w:p>
    <w:p w14:paraId="7236DA00" w14:textId="04F91014" w:rsidR="001336B8" w:rsidRDefault="001336B8" w:rsidP="001336B8">
      <w:pPr>
        <w:pStyle w:val="NormalWeb"/>
        <w:bidi/>
        <w:spacing w:after="300" w:line="360" w:lineRule="auto"/>
        <w:ind w:left="720" w:firstLine="540"/>
        <w:jc w:val="both"/>
        <w:rPr>
          <w:rFonts w:ascii="Sakkal Majalla" w:hAnsi="Sakkal Majalla" w:cs="Sakkal Majalla"/>
          <w:color w:val="000000"/>
          <w:sz w:val="36"/>
          <w:szCs w:val="36"/>
          <w:rtl/>
        </w:rPr>
      </w:pP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4) 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 xml:space="preserve">تحليل </w:t>
      </w:r>
      <w:r w:rsidR="00956401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أسلوب </w:t>
      </w:r>
      <w:r w:rsidR="004A1FE2">
        <w:rPr>
          <w:rFonts w:ascii="Sakkal Majalla" w:hAnsi="Sakkal Majalla" w:cs="Sakkal Majalla" w:hint="cs"/>
          <w:color w:val="000000"/>
          <w:sz w:val="36"/>
          <w:szCs w:val="36"/>
          <w:rtl/>
        </w:rPr>
        <w:t>ال</w:t>
      </w:r>
      <w:r w:rsidR="00956401">
        <w:rPr>
          <w:rFonts w:ascii="Sakkal Majalla" w:hAnsi="Sakkal Majalla" w:cs="Sakkal Majalla" w:hint="cs"/>
          <w:color w:val="000000"/>
          <w:sz w:val="36"/>
          <w:szCs w:val="36"/>
          <w:rtl/>
        </w:rPr>
        <w:t>أمر ا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لبيانات</w:t>
      </w:r>
      <w:r w:rsidR="00956401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ا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لواردة</w:t>
      </w:r>
      <w:r w:rsidR="00956401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 xml:space="preserve">في سورة </w:t>
      </w:r>
      <w:r w:rsidR="00956401">
        <w:rPr>
          <w:rFonts w:ascii="Sakkal Majalla" w:hAnsi="Sakkal Majalla" w:cs="Sakkal Majalla" w:hint="cs"/>
          <w:color w:val="000000"/>
          <w:sz w:val="36"/>
          <w:szCs w:val="36"/>
          <w:rtl/>
        </w:rPr>
        <w:t>الروم.</w:t>
      </w:r>
    </w:p>
    <w:p w14:paraId="2E9261FF" w14:textId="084E28EF" w:rsidR="001336B8" w:rsidRDefault="001336B8" w:rsidP="001336B8">
      <w:pPr>
        <w:pStyle w:val="NormalWeb"/>
        <w:bidi/>
        <w:spacing w:after="300" w:line="360" w:lineRule="auto"/>
        <w:ind w:left="720" w:firstLine="540"/>
        <w:jc w:val="both"/>
        <w:rPr>
          <w:rFonts w:ascii="Sakkal Majalla" w:hAnsi="Sakkal Majalla" w:cs="Sakkal Majalla"/>
          <w:color w:val="000000"/>
          <w:sz w:val="36"/>
          <w:szCs w:val="36"/>
          <w:rtl/>
        </w:rPr>
      </w:pP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.5 إعدادالتقرير النهائي في شكل أطروحة</w:t>
      </w:r>
      <w:r w:rsidR="00956401">
        <w:rPr>
          <w:rFonts w:ascii="Sakkal Majalla" w:hAnsi="Sakkal Majalla" w:cs="Sakkal Majalla" w:hint="cs"/>
          <w:color w:val="000000"/>
          <w:sz w:val="36"/>
          <w:szCs w:val="36"/>
          <w:rtl/>
        </w:rPr>
        <w:t>.</w:t>
      </w:r>
    </w:p>
    <w:p w14:paraId="39850BA0" w14:textId="77777777" w:rsidR="003606A6" w:rsidRPr="00E42266" w:rsidRDefault="003606A6" w:rsidP="003606A6">
      <w:pPr>
        <w:pStyle w:val="NormalWeb"/>
        <w:bidi/>
        <w:spacing w:after="300" w:line="360" w:lineRule="auto"/>
        <w:ind w:left="720" w:firstLine="540"/>
        <w:jc w:val="both"/>
        <w:rPr>
          <w:sz w:val="28"/>
          <w:szCs w:val="28"/>
          <w:rtl/>
        </w:rPr>
      </w:pPr>
    </w:p>
    <w:p w14:paraId="4183CD1B" w14:textId="17D89363" w:rsidR="003606A6" w:rsidRDefault="003606A6" w:rsidP="003606A6">
      <w:pPr>
        <w:bidi/>
        <w:spacing w:line="360" w:lineRule="auto"/>
        <w:jc w:val="center"/>
        <w:rPr>
          <w:rFonts w:ascii="Sakkal Majalla" w:hAnsi="Sakkal Majalla" w:cs="Sakkal Majalla"/>
          <w:sz w:val="36"/>
          <w:szCs w:val="36"/>
          <w:rtl/>
          <w:lang w:val="en-US" w:bidi="ar-EG"/>
        </w:rPr>
      </w:pPr>
      <w:r w:rsidRPr="003606A6">
        <w:rPr>
          <w:rFonts w:ascii="Sakkal Majalla" w:hAnsi="Sakkal Majalla" w:cs="Sakkal Majalla" w:hint="cs"/>
          <w:sz w:val="36"/>
          <w:szCs w:val="36"/>
          <w:rtl/>
          <w:lang w:val="en-US" w:bidi="ar-EG"/>
        </w:rPr>
        <w:t xml:space="preserve">جدول </w:t>
      </w:r>
      <w:r>
        <w:rPr>
          <w:rFonts w:ascii="Sakkal Majalla" w:hAnsi="Sakkal Majalla" w:cs="Sakkal Majalla" w:hint="cs"/>
          <w:sz w:val="36"/>
          <w:szCs w:val="36"/>
          <w:rtl/>
          <w:lang w:val="en-US" w:bidi="ar-EG"/>
        </w:rPr>
        <w:t>تحليل الأمر في القران الكريم سورة الروم</w:t>
      </w:r>
    </w:p>
    <w:tbl>
      <w:tblPr>
        <w:tblStyle w:val="TableGrid"/>
        <w:bidiVisual/>
        <w:tblW w:w="0" w:type="auto"/>
        <w:tblLook w:val="04A0" w:firstRow="1" w:lastRow="0" w:firstColumn="1" w:lastColumn="0" w:noHBand="0" w:noVBand="1"/>
      </w:tblPr>
      <w:tblGrid>
        <w:gridCol w:w="4585"/>
        <w:gridCol w:w="1440"/>
        <w:gridCol w:w="1080"/>
        <w:gridCol w:w="1170"/>
        <w:gridCol w:w="1075"/>
      </w:tblGrid>
      <w:tr w:rsidR="003606A6" w14:paraId="114FE3DC" w14:textId="77777777" w:rsidTr="00E83972">
        <w:tc>
          <w:tcPr>
            <w:tcW w:w="4585" w:type="dxa"/>
            <w:vMerge w:val="restart"/>
          </w:tcPr>
          <w:p w14:paraId="20CE4F63" w14:textId="77777777" w:rsidR="003606A6" w:rsidRPr="00E83972" w:rsidRDefault="003606A6" w:rsidP="00FC2F18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4765" w:type="dxa"/>
            <w:gridSpan w:val="4"/>
          </w:tcPr>
          <w:p w14:paraId="25C8541F" w14:textId="5DB52668" w:rsidR="003606A6" w:rsidRPr="00E83972" w:rsidRDefault="00E83972" w:rsidP="00FC2F18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  <w:r w:rsidRPr="00E83972"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  <w:t>صيغة</w:t>
            </w:r>
          </w:p>
        </w:tc>
      </w:tr>
      <w:tr w:rsidR="003606A6" w14:paraId="36DD7560" w14:textId="77777777" w:rsidTr="00E83972">
        <w:trPr>
          <w:trHeight w:val="1187"/>
        </w:trPr>
        <w:tc>
          <w:tcPr>
            <w:tcW w:w="4585" w:type="dxa"/>
            <w:vMerge/>
          </w:tcPr>
          <w:p w14:paraId="40E5240C" w14:textId="77777777" w:rsidR="003606A6" w:rsidRPr="00E83972" w:rsidRDefault="003606A6" w:rsidP="00FC2F18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440" w:type="dxa"/>
          </w:tcPr>
          <w:p w14:paraId="31A4B1E2" w14:textId="26C3623D" w:rsidR="003606A6" w:rsidRPr="00E83972" w:rsidRDefault="00E83972" w:rsidP="00FC2F18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  <w:r w:rsidRPr="00E83972"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  <w:t>فعل الأمر</w:t>
            </w:r>
          </w:p>
        </w:tc>
        <w:tc>
          <w:tcPr>
            <w:tcW w:w="1080" w:type="dxa"/>
          </w:tcPr>
          <w:p w14:paraId="1648F68F" w14:textId="2AA5DEC3" w:rsidR="003606A6" w:rsidRPr="00E83972" w:rsidRDefault="00E83972" w:rsidP="00FC2F18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  <w:r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  <w:t>لم امر</w:t>
            </w:r>
          </w:p>
        </w:tc>
        <w:tc>
          <w:tcPr>
            <w:tcW w:w="1170" w:type="dxa"/>
          </w:tcPr>
          <w:p w14:paraId="08277C0F" w14:textId="5C6BA7D6" w:rsidR="003606A6" w:rsidRPr="00E83972" w:rsidRDefault="00E83972" w:rsidP="00FC2F18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  <w:r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  <w:t>فعل مضار</w:t>
            </w:r>
          </w:p>
        </w:tc>
        <w:tc>
          <w:tcPr>
            <w:tcW w:w="1075" w:type="dxa"/>
          </w:tcPr>
          <w:p w14:paraId="6DCEF016" w14:textId="7F8511EF" w:rsidR="003606A6" w:rsidRPr="00E83972" w:rsidRDefault="003606A6" w:rsidP="00FC2F18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</w:tr>
      <w:tr w:rsidR="00E83972" w14:paraId="19F67B26" w14:textId="77777777" w:rsidTr="00E83972">
        <w:tc>
          <w:tcPr>
            <w:tcW w:w="4585" w:type="dxa"/>
          </w:tcPr>
          <w:p w14:paraId="68ECC79A" w14:textId="77777777" w:rsidR="003606A6" w:rsidRPr="00E83972" w:rsidRDefault="003606A6" w:rsidP="00FC2F18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440" w:type="dxa"/>
          </w:tcPr>
          <w:p w14:paraId="5EB25614" w14:textId="77777777" w:rsidR="003606A6" w:rsidRPr="00E83972" w:rsidRDefault="003606A6" w:rsidP="00FC2F18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080" w:type="dxa"/>
          </w:tcPr>
          <w:p w14:paraId="7A9D361F" w14:textId="77777777" w:rsidR="003606A6" w:rsidRPr="00E83972" w:rsidRDefault="003606A6" w:rsidP="00FC2F18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170" w:type="dxa"/>
          </w:tcPr>
          <w:p w14:paraId="7C3242F0" w14:textId="77777777" w:rsidR="003606A6" w:rsidRPr="00E83972" w:rsidRDefault="003606A6" w:rsidP="00FC2F18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075" w:type="dxa"/>
          </w:tcPr>
          <w:p w14:paraId="2F3EDECF" w14:textId="77777777" w:rsidR="003606A6" w:rsidRPr="00E83972" w:rsidRDefault="003606A6" w:rsidP="00FC2F18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</w:tr>
      <w:tr w:rsidR="00E83972" w14:paraId="207D11D6" w14:textId="77777777" w:rsidTr="00E83972">
        <w:tc>
          <w:tcPr>
            <w:tcW w:w="4585" w:type="dxa"/>
          </w:tcPr>
          <w:p w14:paraId="1FDF3361" w14:textId="77777777" w:rsidR="003606A6" w:rsidRPr="00E83972" w:rsidRDefault="003606A6" w:rsidP="00FC2F18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440" w:type="dxa"/>
          </w:tcPr>
          <w:p w14:paraId="50C2CA28" w14:textId="77777777" w:rsidR="003606A6" w:rsidRPr="00E83972" w:rsidRDefault="003606A6" w:rsidP="00FC2F18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080" w:type="dxa"/>
          </w:tcPr>
          <w:p w14:paraId="5BD24A07" w14:textId="77777777" w:rsidR="003606A6" w:rsidRPr="00E83972" w:rsidRDefault="003606A6" w:rsidP="00FC2F18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170" w:type="dxa"/>
          </w:tcPr>
          <w:p w14:paraId="2D6EE528" w14:textId="77777777" w:rsidR="003606A6" w:rsidRPr="00E83972" w:rsidRDefault="003606A6" w:rsidP="00FC2F18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075" w:type="dxa"/>
          </w:tcPr>
          <w:p w14:paraId="1259F79E" w14:textId="77777777" w:rsidR="003606A6" w:rsidRPr="00E83972" w:rsidRDefault="003606A6" w:rsidP="00FC2F18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</w:tr>
      <w:tr w:rsidR="003606A6" w14:paraId="1F859C00" w14:textId="77777777" w:rsidTr="00E83972">
        <w:tc>
          <w:tcPr>
            <w:tcW w:w="4585" w:type="dxa"/>
          </w:tcPr>
          <w:p w14:paraId="0C99EA03" w14:textId="77777777" w:rsidR="003606A6" w:rsidRPr="00E83972" w:rsidRDefault="003606A6" w:rsidP="003606A6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440" w:type="dxa"/>
          </w:tcPr>
          <w:p w14:paraId="07B324BF" w14:textId="77777777" w:rsidR="003606A6" w:rsidRPr="00E83972" w:rsidRDefault="003606A6" w:rsidP="003606A6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080" w:type="dxa"/>
          </w:tcPr>
          <w:p w14:paraId="7E957AF1" w14:textId="77777777" w:rsidR="003606A6" w:rsidRPr="00E83972" w:rsidRDefault="003606A6" w:rsidP="003606A6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170" w:type="dxa"/>
          </w:tcPr>
          <w:p w14:paraId="479A5B4C" w14:textId="77777777" w:rsidR="003606A6" w:rsidRPr="00E83972" w:rsidRDefault="003606A6" w:rsidP="003606A6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075" w:type="dxa"/>
          </w:tcPr>
          <w:p w14:paraId="07AD543F" w14:textId="77777777" w:rsidR="003606A6" w:rsidRPr="00E83972" w:rsidRDefault="003606A6" w:rsidP="003606A6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</w:tr>
      <w:tr w:rsidR="003606A6" w14:paraId="189D2FD8" w14:textId="77777777" w:rsidTr="00E83972">
        <w:tc>
          <w:tcPr>
            <w:tcW w:w="4585" w:type="dxa"/>
          </w:tcPr>
          <w:p w14:paraId="63BE7ECB" w14:textId="77777777" w:rsidR="003606A6" w:rsidRPr="00E83972" w:rsidRDefault="003606A6" w:rsidP="003606A6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440" w:type="dxa"/>
          </w:tcPr>
          <w:p w14:paraId="1E1326F0" w14:textId="77777777" w:rsidR="003606A6" w:rsidRPr="00E83972" w:rsidRDefault="003606A6" w:rsidP="003606A6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080" w:type="dxa"/>
          </w:tcPr>
          <w:p w14:paraId="5FC97BF5" w14:textId="77777777" w:rsidR="003606A6" w:rsidRPr="00E83972" w:rsidRDefault="003606A6" w:rsidP="003606A6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170" w:type="dxa"/>
          </w:tcPr>
          <w:p w14:paraId="4FA55DBD" w14:textId="77777777" w:rsidR="003606A6" w:rsidRPr="00E83972" w:rsidRDefault="003606A6" w:rsidP="003606A6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075" w:type="dxa"/>
          </w:tcPr>
          <w:p w14:paraId="1609FF8B" w14:textId="77777777" w:rsidR="003606A6" w:rsidRPr="00E83972" w:rsidRDefault="003606A6" w:rsidP="003606A6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</w:tr>
      <w:tr w:rsidR="003606A6" w14:paraId="45B8549A" w14:textId="77777777" w:rsidTr="00E83972">
        <w:tc>
          <w:tcPr>
            <w:tcW w:w="4585" w:type="dxa"/>
          </w:tcPr>
          <w:p w14:paraId="61413BB9" w14:textId="77777777" w:rsidR="003606A6" w:rsidRPr="00E83972" w:rsidRDefault="003606A6" w:rsidP="003606A6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440" w:type="dxa"/>
          </w:tcPr>
          <w:p w14:paraId="1E9D0246" w14:textId="77777777" w:rsidR="003606A6" w:rsidRPr="00E83972" w:rsidRDefault="003606A6" w:rsidP="003606A6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080" w:type="dxa"/>
          </w:tcPr>
          <w:p w14:paraId="086CF7A6" w14:textId="77777777" w:rsidR="003606A6" w:rsidRPr="00E83972" w:rsidRDefault="003606A6" w:rsidP="003606A6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170" w:type="dxa"/>
          </w:tcPr>
          <w:p w14:paraId="576541F7" w14:textId="77777777" w:rsidR="003606A6" w:rsidRPr="00E83972" w:rsidRDefault="003606A6" w:rsidP="003606A6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075" w:type="dxa"/>
          </w:tcPr>
          <w:p w14:paraId="62A09671" w14:textId="77777777" w:rsidR="003606A6" w:rsidRPr="00E83972" w:rsidRDefault="003606A6" w:rsidP="003606A6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</w:tr>
      <w:tr w:rsidR="003606A6" w14:paraId="34B490C7" w14:textId="77777777" w:rsidTr="00E83972">
        <w:tc>
          <w:tcPr>
            <w:tcW w:w="4585" w:type="dxa"/>
          </w:tcPr>
          <w:p w14:paraId="4B9272D5" w14:textId="77777777" w:rsidR="003606A6" w:rsidRPr="00E83972" w:rsidRDefault="003606A6" w:rsidP="003606A6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440" w:type="dxa"/>
          </w:tcPr>
          <w:p w14:paraId="4C4C3BE1" w14:textId="77777777" w:rsidR="003606A6" w:rsidRPr="00E83972" w:rsidRDefault="003606A6" w:rsidP="003606A6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080" w:type="dxa"/>
          </w:tcPr>
          <w:p w14:paraId="23A21329" w14:textId="77777777" w:rsidR="003606A6" w:rsidRPr="00E83972" w:rsidRDefault="003606A6" w:rsidP="003606A6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170" w:type="dxa"/>
          </w:tcPr>
          <w:p w14:paraId="1BC5DF5E" w14:textId="77777777" w:rsidR="003606A6" w:rsidRPr="00E83972" w:rsidRDefault="003606A6" w:rsidP="003606A6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075" w:type="dxa"/>
          </w:tcPr>
          <w:p w14:paraId="1116D9F7" w14:textId="77777777" w:rsidR="003606A6" w:rsidRPr="00E83972" w:rsidRDefault="003606A6" w:rsidP="003606A6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</w:p>
        </w:tc>
      </w:tr>
    </w:tbl>
    <w:p w14:paraId="2560A95D" w14:textId="385FAABE" w:rsidR="003606A6" w:rsidRDefault="003606A6" w:rsidP="003606A6">
      <w:pPr>
        <w:bidi/>
        <w:spacing w:line="360" w:lineRule="auto"/>
        <w:jc w:val="center"/>
        <w:rPr>
          <w:rFonts w:ascii="Sakkal Majalla" w:hAnsi="Sakkal Majalla" w:cs="Sakkal Majalla"/>
          <w:sz w:val="36"/>
          <w:szCs w:val="36"/>
          <w:rtl/>
          <w:lang w:val="en-US" w:bidi="ar-EG"/>
        </w:rPr>
      </w:pPr>
    </w:p>
    <w:p w14:paraId="492614F0" w14:textId="54FE13D4" w:rsidR="00E83972" w:rsidRDefault="00E83972" w:rsidP="00E83972">
      <w:pPr>
        <w:bidi/>
        <w:spacing w:line="360" w:lineRule="auto"/>
        <w:jc w:val="center"/>
        <w:rPr>
          <w:rFonts w:ascii="Sakkal Majalla" w:hAnsi="Sakkal Majalla" w:cs="Sakkal Majalla"/>
          <w:sz w:val="36"/>
          <w:szCs w:val="36"/>
          <w:rtl/>
          <w:lang w:val="en-US" w:bidi="ar-EG"/>
        </w:rPr>
      </w:pPr>
    </w:p>
    <w:p w14:paraId="324B8149" w14:textId="4CBEF21B" w:rsidR="00E83972" w:rsidRPr="003606A6" w:rsidRDefault="00E83972" w:rsidP="00E83972">
      <w:pPr>
        <w:bidi/>
        <w:spacing w:line="360" w:lineRule="auto"/>
        <w:jc w:val="center"/>
        <w:rPr>
          <w:rFonts w:ascii="Sakkal Majalla" w:hAnsi="Sakkal Majalla" w:cs="Sakkal Majalla" w:hint="cs"/>
          <w:sz w:val="36"/>
          <w:szCs w:val="36"/>
          <w:rtl/>
          <w:lang w:val="en-US" w:bidi="ar-EG"/>
        </w:rPr>
      </w:pPr>
      <w:r>
        <w:rPr>
          <w:rFonts w:ascii="Sakkal Majalla" w:hAnsi="Sakkal Majalla" w:cs="Sakkal Majalla" w:hint="cs"/>
          <w:sz w:val="36"/>
          <w:szCs w:val="36"/>
          <w:rtl/>
          <w:lang w:val="en-US" w:bidi="ar-EG"/>
        </w:rPr>
        <w:t>جدول تحليل الأمر في القران الكريم سورة الروم</w:t>
      </w:r>
    </w:p>
    <w:sectPr w:rsidR="00E83972" w:rsidRPr="003606A6">
      <w:pgSz w:w="12240" w:h="15840"/>
      <w:pgMar w:top="1440" w:right="1440" w:bottom="1440" w:left="1440" w:header="720" w:footer="720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3FE82F1" w14:textId="77777777" w:rsidR="00961A69" w:rsidRDefault="00961A69">
      <w:pPr>
        <w:spacing w:line="240" w:lineRule="auto"/>
      </w:pPr>
      <w:r>
        <w:separator/>
      </w:r>
    </w:p>
  </w:endnote>
  <w:endnote w:type="continuationSeparator" w:id="0">
    <w:p w14:paraId="77CDB5F4" w14:textId="77777777" w:rsidR="00961A69" w:rsidRDefault="00961A6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akkal Majalla">
    <w:altName w:val="Sakkal Majalla"/>
    <w:charset w:val="B2"/>
    <w:family w:val="auto"/>
    <w:pitch w:val="variable"/>
    <w:sig w:usb0="80002007" w:usb1="80000000" w:usb2="00000008" w:usb3="00000000" w:csb0="000000D3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9471163" w14:textId="77777777" w:rsidR="00961A69" w:rsidRDefault="00961A69">
      <w:pPr>
        <w:spacing w:line="240" w:lineRule="auto"/>
      </w:pPr>
      <w:r>
        <w:separator/>
      </w:r>
    </w:p>
  </w:footnote>
  <w:footnote w:type="continuationSeparator" w:id="0">
    <w:p w14:paraId="60D82DA2" w14:textId="77777777" w:rsidR="00961A69" w:rsidRDefault="00961A69">
      <w:pPr>
        <w:spacing w:line="240" w:lineRule="auto"/>
      </w:pPr>
      <w:r>
        <w:continuationSeparator/>
      </w:r>
    </w:p>
  </w:footnote>
  <w:footnote w:id="1">
    <w:p w14:paraId="012D8822" w14:textId="1449ADEC" w:rsidR="008511B4" w:rsidRPr="00DE26EC" w:rsidRDefault="008511B4">
      <w:pPr>
        <w:pStyle w:val="FootnoteText"/>
        <w:rPr>
          <w:rFonts w:asciiTheme="minorHAnsi" w:hAnsiTheme="minorHAnsi"/>
          <w:sz w:val="16"/>
          <w:szCs w:val="16"/>
          <w:lang w:val="en-US"/>
        </w:rPr>
      </w:pPr>
      <w:r w:rsidRPr="00DE26EC">
        <w:rPr>
          <w:rStyle w:val="FootnoteReference"/>
          <w:rFonts w:asciiTheme="minorHAnsi" w:hAnsiTheme="minorHAnsi"/>
          <w:sz w:val="16"/>
          <w:szCs w:val="16"/>
        </w:rPr>
        <w:footnoteRef/>
      </w:r>
      <w:r w:rsidRPr="00DE26EC">
        <w:rPr>
          <w:rFonts w:asciiTheme="minorHAnsi" w:hAnsiTheme="minorHAnsi"/>
          <w:sz w:val="16"/>
          <w:szCs w:val="16"/>
        </w:rPr>
        <w:t xml:space="preserve"> </w:t>
      </w:r>
      <w:r w:rsidRPr="00DE26EC">
        <w:rPr>
          <w:rFonts w:asciiTheme="minorHAnsi" w:hAnsiTheme="minorHAnsi"/>
          <w:sz w:val="16"/>
          <w:szCs w:val="16"/>
        </w:rPr>
        <w:fldChar w:fldCharType="begin"/>
      </w:r>
      <w:r w:rsidRPr="00DE26EC">
        <w:rPr>
          <w:rFonts w:asciiTheme="minorHAnsi" w:hAnsiTheme="minorHAnsi"/>
          <w:sz w:val="16"/>
          <w:szCs w:val="16"/>
        </w:rPr>
        <w:instrText xml:space="preserve"> ADDIN ZOTERO_ITEM CSL_CITATION {"citationID":"PYEt8xP3","properties":{"formattedCitation":"P Dr, \\uc0\\u8220{}Sugiyono, Metode Penelitian Kuantitatif Kualitatif Dan R&amp;D,\\uc0\\u8221{} {\\i{}CV. Alfabeta, Bandung} 25 (2008).","plainCitation":"P Dr, “Sugiyono, Metode Penelitian Kuantitatif Kualitatif Dan R&amp;D,” CV. Alfabeta, Bandung 25 (2008).","noteIndex":1},"citationItems":[{"id":64,"uris":["http://zotero.org/users/local/PxK9EVr5/items/HFNNCZIN"],"itemData":{"id":64,"type":"article-journal","container-title":"CV. Alfabeta, Bandung","journalAbbreviation":"CV. Alfabeta, Bandung","title":"Sugiyono, Metode Penelitian Kuantitatif Kualitatif dan R&amp;D","volume":"25","author":[{"family":"Dr","given":"P"}],"issued":{"date-parts":[["2008"]]}}}],"schema":"https://github.com/citation-style-language/schema/raw/master/csl-citation.json"} </w:instrText>
      </w:r>
      <w:r w:rsidRPr="00DE26EC">
        <w:rPr>
          <w:rFonts w:asciiTheme="minorHAnsi" w:hAnsiTheme="minorHAnsi"/>
          <w:sz w:val="16"/>
          <w:szCs w:val="16"/>
        </w:rPr>
        <w:fldChar w:fldCharType="separate"/>
      </w:r>
      <w:r w:rsidRPr="00DE26EC">
        <w:rPr>
          <w:rFonts w:asciiTheme="minorHAnsi" w:hAnsiTheme="minorHAnsi"/>
          <w:sz w:val="16"/>
        </w:rPr>
        <w:t xml:space="preserve">P Dr, “Sugiyono, Metode Penelitian Kuantitatif Kualitatif Dan R&amp;D,” </w:t>
      </w:r>
      <w:r w:rsidRPr="00DE26EC">
        <w:rPr>
          <w:rFonts w:asciiTheme="minorHAnsi" w:hAnsiTheme="minorHAnsi"/>
          <w:i/>
          <w:iCs/>
          <w:sz w:val="16"/>
        </w:rPr>
        <w:t>CV. Alfabeta, Bandung</w:t>
      </w:r>
      <w:r w:rsidRPr="00DE26EC">
        <w:rPr>
          <w:rFonts w:asciiTheme="minorHAnsi" w:hAnsiTheme="minorHAnsi"/>
          <w:sz w:val="16"/>
        </w:rPr>
        <w:t xml:space="preserve"> </w:t>
      </w:r>
      <w:r w:rsidRPr="00DE26EC">
        <w:rPr>
          <w:rFonts w:ascii="Sakkal Majalla" w:hAnsi="Sakkal Majalla" w:cs="Sakkal Majalla" w:hint="cs"/>
          <w:sz w:val="24"/>
          <w:szCs w:val="32"/>
        </w:rPr>
        <w:t>25 (2008)</w:t>
      </w:r>
      <w:r w:rsidRPr="00DE26EC">
        <w:rPr>
          <w:rFonts w:asciiTheme="minorHAnsi" w:hAnsiTheme="minorHAnsi"/>
          <w:sz w:val="16"/>
        </w:rPr>
        <w:t>.</w:t>
      </w:r>
      <w:r w:rsidRPr="00DE26EC">
        <w:rPr>
          <w:rFonts w:asciiTheme="minorHAnsi" w:hAnsiTheme="minorHAnsi"/>
          <w:sz w:val="16"/>
          <w:szCs w:val="16"/>
        </w:rPr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F36497D"/>
    <w:multiLevelType w:val="multilevel"/>
    <w:tmpl w:val="1D9420C4"/>
    <w:lvl w:ilvl="0">
      <w:start w:val="1"/>
      <w:numFmt w:val="decimal"/>
      <w:lvlText w:val="%1."/>
      <w:lvlJc w:val="left"/>
      <w:pPr>
        <w:ind w:left="108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80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52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324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96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68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40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612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840" w:hanging="360"/>
      </w:pPr>
      <w:rPr>
        <w:u w:val="none"/>
      </w:rPr>
    </w:lvl>
  </w:abstractNum>
  <w:abstractNum w:abstractNumId="1" w15:restartNumberingAfterBreak="0">
    <w:nsid w:val="13043EC4"/>
    <w:multiLevelType w:val="hybridMultilevel"/>
    <w:tmpl w:val="4C8E623A"/>
    <w:lvl w:ilvl="0" w:tplc="1536064E">
      <w:start w:val="1"/>
      <w:numFmt w:val="arabicAlpha"/>
      <w:lvlText w:val="%1."/>
      <w:lvlJc w:val="left"/>
      <w:pPr>
        <w:ind w:left="720" w:hanging="360"/>
      </w:pPr>
      <w:rPr>
        <w:rFonts w:hint="default"/>
        <w:sz w:val="3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BC9297E"/>
    <w:multiLevelType w:val="hybridMultilevel"/>
    <w:tmpl w:val="AF0CE048"/>
    <w:lvl w:ilvl="0" w:tplc="A3D46A8C">
      <w:start w:val="5"/>
      <w:numFmt w:val="arabicAlpha"/>
      <w:lvlText w:val="%1)"/>
      <w:lvlJc w:val="left"/>
      <w:pPr>
        <w:ind w:left="180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" w15:restartNumberingAfterBreak="0">
    <w:nsid w:val="27B50991"/>
    <w:multiLevelType w:val="multilevel"/>
    <w:tmpl w:val="4EB879A4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4" w15:restartNumberingAfterBreak="0">
    <w:nsid w:val="28D12740"/>
    <w:multiLevelType w:val="hybridMultilevel"/>
    <w:tmpl w:val="A7FCF062"/>
    <w:lvl w:ilvl="0" w:tplc="771254B8">
      <w:start w:val="5"/>
      <w:numFmt w:val="arabicAlpha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" w15:restartNumberingAfterBreak="0">
    <w:nsid w:val="29821D5D"/>
    <w:multiLevelType w:val="multilevel"/>
    <w:tmpl w:val="608C6AF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30B95E57"/>
    <w:multiLevelType w:val="multilevel"/>
    <w:tmpl w:val="FC4A65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35007824"/>
    <w:multiLevelType w:val="hybridMultilevel"/>
    <w:tmpl w:val="757EC50C"/>
    <w:lvl w:ilvl="0" w:tplc="CD06D510">
      <w:start w:val="1"/>
      <w:numFmt w:val="arabicAlpha"/>
      <w:lvlText w:val="%1."/>
      <w:lvlJc w:val="left"/>
      <w:pPr>
        <w:ind w:left="720" w:hanging="360"/>
      </w:pPr>
      <w:rPr>
        <w:rFonts w:hint="default"/>
        <w:sz w:val="3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1435C33"/>
    <w:multiLevelType w:val="multilevel"/>
    <w:tmpl w:val="9A460B54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9" w15:restartNumberingAfterBreak="0">
    <w:nsid w:val="44E7241D"/>
    <w:multiLevelType w:val="multilevel"/>
    <w:tmpl w:val="68A02FD2"/>
    <w:lvl w:ilvl="0">
      <w:start w:val="1"/>
      <w:numFmt w:val="bullet"/>
      <w:lvlText w:val="-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6480" w:hanging="360"/>
      </w:pPr>
      <w:rPr>
        <w:u w:val="none"/>
      </w:rPr>
    </w:lvl>
  </w:abstractNum>
  <w:abstractNum w:abstractNumId="10" w15:restartNumberingAfterBreak="0">
    <w:nsid w:val="479D224A"/>
    <w:multiLevelType w:val="multilevel"/>
    <w:tmpl w:val="0206E7C8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11" w15:restartNumberingAfterBreak="0">
    <w:nsid w:val="49FD2E18"/>
    <w:multiLevelType w:val="hybridMultilevel"/>
    <w:tmpl w:val="91DE6BD8"/>
    <w:lvl w:ilvl="0" w:tplc="3702B5CA">
      <w:start w:val="1"/>
      <w:numFmt w:val="arabicAlpha"/>
      <w:lvlText w:val="%1)"/>
      <w:lvlJc w:val="left"/>
      <w:pPr>
        <w:ind w:left="1800" w:hanging="360"/>
      </w:pPr>
      <w:rPr>
        <w:rFonts w:hint="default"/>
        <w:color w:val="27272A"/>
        <w:sz w:val="36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2" w15:restartNumberingAfterBreak="0">
    <w:nsid w:val="4B30247D"/>
    <w:multiLevelType w:val="multilevel"/>
    <w:tmpl w:val="0206E7C8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13" w15:restartNumberingAfterBreak="0">
    <w:nsid w:val="4C825C42"/>
    <w:multiLevelType w:val="hybridMultilevel"/>
    <w:tmpl w:val="443E506E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5A443B4B"/>
    <w:multiLevelType w:val="multilevel"/>
    <w:tmpl w:val="B6489276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15" w15:restartNumberingAfterBreak="0">
    <w:nsid w:val="66801177"/>
    <w:multiLevelType w:val="hybridMultilevel"/>
    <w:tmpl w:val="856E4BE2"/>
    <w:lvl w:ilvl="0" w:tplc="60F65BF6">
      <w:start w:val="1"/>
      <w:numFmt w:val="arabicAlpha"/>
      <w:lvlText w:val="%1."/>
      <w:lvlJc w:val="left"/>
      <w:pPr>
        <w:ind w:left="720" w:hanging="360"/>
      </w:pPr>
      <w:rPr>
        <w:rFonts w:hint="default"/>
        <w:sz w:val="3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3A128D7"/>
    <w:multiLevelType w:val="hybridMultilevel"/>
    <w:tmpl w:val="F47A9020"/>
    <w:lvl w:ilvl="0" w:tplc="04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74A1437"/>
    <w:multiLevelType w:val="multilevel"/>
    <w:tmpl w:val="7EEC9980"/>
    <w:lvl w:ilvl="0">
      <w:start w:val="1"/>
      <w:numFmt w:val="bullet"/>
      <w:lvlText w:val="-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6480" w:hanging="360"/>
      </w:pPr>
      <w:rPr>
        <w:u w:val="none"/>
      </w:rPr>
    </w:lvl>
  </w:abstractNum>
  <w:num w:numId="1">
    <w:abstractNumId w:val="8"/>
  </w:num>
  <w:num w:numId="2">
    <w:abstractNumId w:val="14"/>
  </w:num>
  <w:num w:numId="3">
    <w:abstractNumId w:val="17"/>
  </w:num>
  <w:num w:numId="4">
    <w:abstractNumId w:val="3"/>
  </w:num>
  <w:num w:numId="5">
    <w:abstractNumId w:val="0"/>
  </w:num>
  <w:num w:numId="6">
    <w:abstractNumId w:val="12"/>
  </w:num>
  <w:num w:numId="7">
    <w:abstractNumId w:val="9"/>
  </w:num>
  <w:num w:numId="8">
    <w:abstractNumId w:val="13"/>
  </w:num>
  <w:num w:numId="9">
    <w:abstractNumId w:val="10"/>
  </w:num>
  <w:num w:numId="10">
    <w:abstractNumId w:val="11"/>
  </w:num>
  <w:num w:numId="11">
    <w:abstractNumId w:val="2"/>
  </w:num>
  <w:num w:numId="12">
    <w:abstractNumId w:val="4"/>
  </w:num>
  <w:num w:numId="13">
    <w:abstractNumId w:val="16"/>
  </w:num>
  <w:num w:numId="14">
    <w:abstractNumId w:val="6"/>
  </w:num>
  <w:num w:numId="15">
    <w:abstractNumId w:val="5"/>
  </w:num>
  <w:num w:numId="16">
    <w:abstractNumId w:val="15"/>
  </w:num>
  <w:num w:numId="17">
    <w:abstractNumId w:val="1"/>
  </w:num>
  <w:num w:numId="18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440B6"/>
    <w:rsid w:val="00001981"/>
    <w:rsid w:val="00003399"/>
    <w:rsid w:val="00011F10"/>
    <w:rsid w:val="00020CEF"/>
    <w:rsid w:val="00054AEB"/>
    <w:rsid w:val="0012097B"/>
    <w:rsid w:val="001336B8"/>
    <w:rsid w:val="001474CC"/>
    <w:rsid w:val="0017107B"/>
    <w:rsid w:val="00195D2D"/>
    <w:rsid w:val="001E40E2"/>
    <w:rsid w:val="00200010"/>
    <w:rsid w:val="0022341C"/>
    <w:rsid w:val="00240488"/>
    <w:rsid w:val="00254E46"/>
    <w:rsid w:val="00280CAB"/>
    <w:rsid w:val="002A384D"/>
    <w:rsid w:val="002B0C14"/>
    <w:rsid w:val="002C133E"/>
    <w:rsid w:val="002C3AE2"/>
    <w:rsid w:val="00301207"/>
    <w:rsid w:val="00323870"/>
    <w:rsid w:val="00350C69"/>
    <w:rsid w:val="0035638E"/>
    <w:rsid w:val="003606A6"/>
    <w:rsid w:val="00371499"/>
    <w:rsid w:val="0038323A"/>
    <w:rsid w:val="00383D90"/>
    <w:rsid w:val="003846B8"/>
    <w:rsid w:val="00385360"/>
    <w:rsid w:val="00387301"/>
    <w:rsid w:val="00403303"/>
    <w:rsid w:val="004351D0"/>
    <w:rsid w:val="00440AD6"/>
    <w:rsid w:val="00484BD7"/>
    <w:rsid w:val="00497BC3"/>
    <w:rsid w:val="004A11B2"/>
    <w:rsid w:val="004A1FE2"/>
    <w:rsid w:val="0051790B"/>
    <w:rsid w:val="00535146"/>
    <w:rsid w:val="00535903"/>
    <w:rsid w:val="00544CA5"/>
    <w:rsid w:val="005456E8"/>
    <w:rsid w:val="00581ABE"/>
    <w:rsid w:val="005855C6"/>
    <w:rsid w:val="005875AD"/>
    <w:rsid w:val="005A14C5"/>
    <w:rsid w:val="00633869"/>
    <w:rsid w:val="006B7E81"/>
    <w:rsid w:val="006C5C2F"/>
    <w:rsid w:val="00707BBE"/>
    <w:rsid w:val="007268B1"/>
    <w:rsid w:val="0077677E"/>
    <w:rsid w:val="00784217"/>
    <w:rsid w:val="00795439"/>
    <w:rsid w:val="00795EC5"/>
    <w:rsid w:val="007A2189"/>
    <w:rsid w:val="007A4BA3"/>
    <w:rsid w:val="007D0732"/>
    <w:rsid w:val="007F449E"/>
    <w:rsid w:val="00807ED1"/>
    <w:rsid w:val="00825822"/>
    <w:rsid w:val="00827E47"/>
    <w:rsid w:val="008511B4"/>
    <w:rsid w:val="00866FD1"/>
    <w:rsid w:val="00893034"/>
    <w:rsid w:val="008B5FAC"/>
    <w:rsid w:val="00925404"/>
    <w:rsid w:val="009424FF"/>
    <w:rsid w:val="00956401"/>
    <w:rsid w:val="00961A69"/>
    <w:rsid w:val="0099774D"/>
    <w:rsid w:val="009A3A2D"/>
    <w:rsid w:val="009C3634"/>
    <w:rsid w:val="009F73E6"/>
    <w:rsid w:val="00A14F25"/>
    <w:rsid w:val="00A16E77"/>
    <w:rsid w:val="00A458A1"/>
    <w:rsid w:val="00A56225"/>
    <w:rsid w:val="00A96665"/>
    <w:rsid w:val="00AD4B59"/>
    <w:rsid w:val="00AF1154"/>
    <w:rsid w:val="00B10753"/>
    <w:rsid w:val="00B11348"/>
    <w:rsid w:val="00B124CE"/>
    <w:rsid w:val="00B256F6"/>
    <w:rsid w:val="00B45339"/>
    <w:rsid w:val="00BC385A"/>
    <w:rsid w:val="00C15C2D"/>
    <w:rsid w:val="00C2024C"/>
    <w:rsid w:val="00C36F26"/>
    <w:rsid w:val="00C73AD3"/>
    <w:rsid w:val="00C7508F"/>
    <w:rsid w:val="00C8674D"/>
    <w:rsid w:val="00C910B2"/>
    <w:rsid w:val="00CC3E5E"/>
    <w:rsid w:val="00CC4A88"/>
    <w:rsid w:val="00CD4924"/>
    <w:rsid w:val="00CE6619"/>
    <w:rsid w:val="00CE6A9E"/>
    <w:rsid w:val="00D11F9E"/>
    <w:rsid w:val="00D13D3B"/>
    <w:rsid w:val="00D2545A"/>
    <w:rsid w:val="00D4059F"/>
    <w:rsid w:val="00D4159E"/>
    <w:rsid w:val="00D56CD6"/>
    <w:rsid w:val="00DE26EC"/>
    <w:rsid w:val="00E22804"/>
    <w:rsid w:val="00E42266"/>
    <w:rsid w:val="00E51D98"/>
    <w:rsid w:val="00E54401"/>
    <w:rsid w:val="00E75889"/>
    <w:rsid w:val="00E7704A"/>
    <w:rsid w:val="00E80379"/>
    <w:rsid w:val="00E83972"/>
    <w:rsid w:val="00E85994"/>
    <w:rsid w:val="00EA1D3C"/>
    <w:rsid w:val="00EB1668"/>
    <w:rsid w:val="00ED0B53"/>
    <w:rsid w:val="00ED3164"/>
    <w:rsid w:val="00EE6EE4"/>
    <w:rsid w:val="00F04AF6"/>
    <w:rsid w:val="00F062A0"/>
    <w:rsid w:val="00F063DA"/>
    <w:rsid w:val="00F10ABE"/>
    <w:rsid w:val="00F15A66"/>
    <w:rsid w:val="00F363BB"/>
    <w:rsid w:val="00F440B6"/>
    <w:rsid w:val="00F50054"/>
    <w:rsid w:val="00F519B8"/>
    <w:rsid w:val="00F83BE1"/>
    <w:rsid w:val="00F849FE"/>
    <w:rsid w:val="00FB5060"/>
    <w:rsid w:val="00FC22E4"/>
    <w:rsid w:val="00FE41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02BBC6B"/>
  <w15:docId w15:val="{AB54341B-7336-4231-9D00-08D602469D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="Arial" w:hAnsi="Arial" w:cs="Arial"/>
        <w:sz w:val="22"/>
        <w:szCs w:val="22"/>
        <w:lang w:val="en" w:eastAsia="id-ID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Heading2">
    <w:name w:val="heading 2"/>
    <w:basedOn w:val="NormalWeb"/>
    <w:next w:val="Normal"/>
    <w:uiPriority w:val="9"/>
    <w:unhideWhenUsed/>
    <w:qFormat/>
    <w:rsid w:val="00371499"/>
    <w:pPr>
      <w:bidi/>
      <w:spacing w:before="0" w:beforeAutospacing="0" w:after="300" w:afterAutospacing="0" w:line="360" w:lineRule="auto"/>
      <w:jc w:val="both"/>
      <w:outlineLvl w:val="1"/>
    </w:pPr>
    <w:rPr>
      <w:rFonts w:ascii="Sakkal Majalla" w:hAnsi="Sakkal Majalla" w:cs="Sakkal Majalla"/>
      <w:b/>
      <w:bCs/>
      <w:color w:val="000000" w:themeColor="text1"/>
      <w:sz w:val="36"/>
      <w:szCs w:val="36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Normal1">
    <w:name w:val="Table Normal1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itle">
    <w:name w:val="Title"/>
    <w:basedOn w:val="Normal"/>
    <w:next w:val="Normal"/>
    <w:uiPriority w:val="10"/>
    <w:qFormat/>
    <w:pPr>
      <w:keepNext/>
      <w:keepLines/>
      <w:spacing w:after="60"/>
    </w:pPr>
    <w:rPr>
      <w:sz w:val="52"/>
      <w:szCs w:val="5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after="320"/>
    </w:pPr>
    <w:rPr>
      <w:color w:val="666666"/>
      <w:sz w:val="30"/>
      <w:szCs w:val="3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8B5FAC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B5FA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8B5FAC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9A3A2D"/>
    <w:rPr>
      <w:color w:val="666666"/>
    </w:rPr>
  </w:style>
  <w:style w:type="paragraph" w:styleId="Header">
    <w:name w:val="header"/>
    <w:basedOn w:val="Normal"/>
    <w:link w:val="HeaderChar"/>
    <w:uiPriority w:val="99"/>
    <w:unhideWhenUsed/>
    <w:rsid w:val="00FB5060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B5060"/>
  </w:style>
  <w:style w:type="paragraph" w:styleId="Footer">
    <w:name w:val="footer"/>
    <w:basedOn w:val="Normal"/>
    <w:link w:val="FooterChar"/>
    <w:uiPriority w:val="99"/>
    <w:unhideWhenUsed/>
    <w:rsid w:val="00FB5060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B5060"/>
  </w:style>
  <w:style w:type="paragraph" w:styleId="EndnoteText">
    <w:name w:val="endnote text"/>
    <w:basedOn w:val="Normal"/>
    <w:link w:val="EndnoteTextChar"/>
    <w:uiPriority w:val="99"/>
    <w:semiHidden/>
    <w:unhideWhenUsed/>
    <w:rsid w:val="00280CAB"/>
    <w:pPr>
      <w:spacing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80CAB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280CAB"/>
    <w:rPr>
      <w:vertAlign w:val="superscript"/>
    </w:rPr>
  </w:style>
  <w:style w:type="character" w:customStyle="1" w:styleId="selectable-text">
    <w:name w:val="selectable-text"/>
    <w:basedOn w:val="DefaultParagraphFont"/>
    <w:rsid w:val="00AF1154"/>
  </w:style>
  <w:style w:type="paragraph" w:styleId="ListParagraph">
    <w:name w:val="List Paragraph"/>
    <w:basedOn w:val="Normal"/>
    <w:uiPriority w:val="34"/>
    <w:qFormat/>
    <w:rsid w:val="00707BBE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EB166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 w:eastAsia="en-US"/>
    </w:rPr>
  </w:style>
  <w:style w:type="table" w:styleId="TableGrid">
    <w:name w:val="Table Grid"/>
    <w:basedOn w:val="TableNormal"/>
    <w:uiPriority w:val="39"/>
    <w:rsid w:val="003606A6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3674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62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46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12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55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343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42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619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300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74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084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533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320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500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9965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866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716229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180290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753888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1188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4802344">
          <w:marLeft w:val="0"/>
          <w:marRight w:val="0"/>
          <w:marTop w:val="0"/>
          <w:marBottom w:val="0"/>
          <w:divBdr>
            <w:top w:val="single" w:sz="2" w:space="0" w:color="D9D9E3"/>
            <w:left w:val="single" w:sz="2" w:space="0" w:color="D9D9E3"/>
            <w:bottom w:val="single" w:sz="2" w:space="0" w:color="D9D9E3"/>
            <w:right w:val="single" w:sz="2" w:space="0" w:color="D9D9E3"/>
          </w:divBdr>
          <w:divsChild>
            <w:div w:id="755202946">
              <w:marLeft w:val="0"/>
              <w:marRight w:val="0"/>
              <w:marTop w:val="0"/>
              <w:marBottom w:val="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1025711604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1508208636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13220744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D9D9E3"/>
                            <w:left w:val="single" w:sz="2" w:space="0" w:color="D9D9E3"/>
                            <w:bottom w:val="single" w:sz="2" w:space="0" w:color="D9D9E3"/>
                            <w:right w:val="single" w:sz="2" w:space="0" w:color="D9D9E3"/>
                          </w:divBdr>
                          <w:divsChild>
                            <w:div w:id="712197470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17232894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116517149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174464578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D9D9E3"/>
                                            <w:left w:val="single" w:sz="2" w:space="0" w:color="D9D9E3"/>
                                            <w:bottom w:val="single" w:sz="2" w:space="0" w:color="D9D9E3"/>
                                            <w:right w:val="single" w:sz="2" w:space="0" w:color="D9D9E3"/>
                                          </w:divBdr>
                                          <w:divsChild>
                                            <w:div w:id="179228877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D9D9E3"/>
                                                <w:left w:val="single" w:sz="2" w:space="0" w:color="D9D9E3"/>
                                                <w:bottom w:val="single" w:sz="2" w:space="0" w:color="D9D9E3"/>
                                                <w:right w:val="single" w:sz="2" w:space="0" w:color="D9D9E3"/>
                                              </w:divBdr>
                                              <w:divsChild>
                                                <w:div w:id="37296875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D9D9E3"/>
                                                    <w:left w:val="single" w:sz="2" w:space="0" w:color="D9D9E3"/>
                                                    <w:bottom w:val="single" w:sz="2" w:space="0" w:color="D9D9E3"/>
                                                    <w:right w:val="single" w:sz="2" w:space="0" w:color="D9D9E3"/>
                                                  </w:divBdr>
                                                  <w:divsChild>
                                                    <w:div w:id="102513214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D9D9E3"/>
                                                        <w:left w:val="single" w:sz="2" w:space="0" w:color="D9D9E3"/>
                                                        <w:bottom w:val="single" w:sz="2" w:space="0" w:color="D9D9E3"/>
                                                        <w:right w:val="single" w:sz="2" w:space="0" w:color="D9D9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28326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08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3519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5166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916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68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540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53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87218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28564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29266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02474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320309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66451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5783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655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128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353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589280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25619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61776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666213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665053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63006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772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226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631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  <wetp:taskpane dockstate="right" visibility="0" width="350" row="3">
    <wetp:webextensionref xmlns:r="http://schemas.openxmlformats.org/officeDocument/2006/relationships" r:id="rId2"/>
  </wetp:taskpane>
  <wetp:taskpane dockstate="right" visibility="0" width="525" row="0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664765B5-5317-43F6-91F6-71E5615CE9C2}">
  <we:reference id="f78a3046-9e99-4300-aa2b-5814002b01a2" version="1.46.0.0" store="EXCatalog" storeType="EXCatalog"/>
  <we:alternateReferences>
    <we:reference id="WA104382081" version="1.46.0.0" store="id-ID" storeType="OMEX"/>
  </we:alternateReferences>
  <we:properties>
    <we:property name="MENDELEY_CITATIONS" value="[{&quot;citationID&quot;:&quot;MENDELEY_CITATION_d2de450b-a5d4-4197-9b9f-ec1b0d925684&quot;,&quot;properties&quot;:{&quot;noteIndex&quot;:1},&quot;isEdited&quot;:false,&quot;manualOverride&quot;:{&quot;isManuallyOverridden&quot;:false,&quot;citeprocText&quot;:&quot;Sagala Rumadani, \&quot;Buku: Balaghah\&quot;, د.ت.&quot;,&quot;manualOverrideText&quot;:&quot;&quot;},&quot;citationTag&quot;:&quot;MENDELEY_CITATION_v3_eyJjaXRhdGlvbklEIjoiTUVOREVMRVlfQ0lUQVRJT05fZDJkZTQ1MGItYTVkNC00MTk3LTliOWYtZWMxYjBkOTI1Njg0IiwicHJvcGVydGllcyI6eyJub3RlSW5kZXgiOjF9LCJpc0VkaXRlZCI6ZmFsc2UsIm1hbnVhbE92ZXJyaWRlIjp7ImlzTWFudWFsbHlPdmVycmlkZGVuIjpmYWxzZSwiY2l0ZXByb2NUZXh0IjoiU2FnYWxhIFJ1bWFkYW5pLCBcIkJ1a3U6IEJhbGFnaGFoXCIsINivLtiqLi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==&quot;,&quot;citationItems&quot;:[{&quot;id&quot;:&quot;8c67ea1b-688e-3916-8291-302a67f42096&quot;,&quot;itemData&quot;:{&quot;type&quot;:&quot;article-journal&quot;,&quot;id&quot;:&quot;8c67ea1b-688e-3916-8291-302a67f42096&quot;,&quot;title&quot;:&quot;Buku: Balaghah&quot;,&quot;author&quot;:[{&quot;family&quot;:&quot;Rumadani&quot;,&quot;given&quot;:&quot;Sagala&quot;,&quot;parse-names&quot;:false,&quot;dropping-particle&quot;:&quot;&quot;,&quot;non-dropping-particle&quot;:&quot;&quot;}],&quot;publisher&quot;:&quot;-&quot;,&quot;container-title-short&quot;:&quot;&quot;},&quot;isTemporary&quot;:false}]},{&quot;citationID&quot;:&quot;MENDELEY_CITATION_d5404057-c68b-4b28-9f08-92bd4bf87136&quot;,&quot;properties&quot;:{&quot;noteIndex&quot;:2},&quot;isEdited&quot;:false,&quot;manualOverride&quot;:{&quot;isManuallyOverridden&quot;:true,&quot;citeprocText&quot;:&quot;أحمد الهاشمي, &lt;i&gt;جواهر البلاغة في المعاني والبيان والبديع‎&lt;/i&gt;, &lt;i&gt;1999‎&lt;/i&gt; (books.google.com, د.ت), https://books.google.com/books?hl=en&amp;#38;lr=&amp;#38;id=hMq6CuctvcsC&amp;#38;oi=fnd&amp;#38;pg=PT13&amp;#38;dq=%D8%AC%D9%88%D8%A7%D9%87%D8%B1+%D8%A7%D9%84%D8%A8%D9%84%D8%A7%D8%BA%D8%A9+%D9%81%D9%8A+%D8%A7%D9%84%D9%85%D8%B9%D8%A7%D9%86%D9%8A+%D9%88%D8%A7%D9%84%D8%A8%D9%8A%D8%A7%D9%86+%D9%88%D8%A7%D9%84%D8%A8%D8%AF%D9%8A%D8%B9&amp;#38;ots=vLIOeYnvRV&amp;#38;sig=L6igB8h7yfNwevdOtCKETMMveUs.&quot;,&quot;manualOverrideText&quot;:&quot;أحمد الهاشمي, جواهر البلاغة في المعاني والبيان والبديع‎, 1999‎ (books.google.com, د.ت),&quot;},&quot;citationTag&quot;:&quot;MENDELEY_CITATION_v3_eyJjaXRhdGlvbklEIjoiTUVOREVMRVlfQ0lUQVRJT05fZDU0MDQwNTctYzY4Yi00YjI4LTlmMDgtOTJiZDRiZjg3MTM2IiwicHJvcGVydGllcyI6eyJub3RlSW5kZXgiOjJ9LCJpc0VkaXRlZCI6ZmFsc2UsIm1hbnVhbE92ZXJyaWRlIjp7ImlzTWFudWFsbHlPdmVycmlkZGVuIjp0cnVlLCJjaXRlcHJvY1RleHQiOiLYo9it2YXYryDYp9mE2YfYp9i02YXZiiwgPGk+2KzZiNin2YfYsSDYp9mE2KjZhNin2LrYqSDZgdmKINin2YTZhdi52KfZhtmKINmI2KfZhNio2YrYp9mGINmI2KfZhNio2K/Ziti54oCOPC9pPiwgPGk+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/Ziti5INmI2KfZhNiz2LHZgtin2Kog2KfZhNi02LnYsdmK2KnYjCDZgdmI2KzYr9iq2Ycg2YPYqtin2KjYqSDYudi42YrZhdipINmE2K0g2YjYo9iz2YTZiNio2KMg4oCm4oCOIiwicHVibGlzaGVyIjoiYm9va3MuZ29vZ2xlLmNvbSIsImNvbnRhaW5lci10aXRsZS1zaG9ydCI6IiJ9LCJpc1RlbXBvcmFyeSI6ZmFsc2V9XX0=&quot;,&quot;citationItems&quot;:[{&quot;id&quot;:&quot;4ba65050-973a-37a5-ac9d-0c0c7c49f472&quot;,&quot;itemData&quot;:{&quot;type&quot;:&quot;book&quot;,&quot;id&quot;:&quot;4ba65050-973a-37a5-ac9d-0c0c7c49f472&quot;,&quot;title&quot;:&quot;جواهر البلاغة في المعاني والبيان والبديع‎&quot;,&quot;author&quot;:[{&quot;family&quot;:&quot;الهاشمي&quot;,&quot;given&quot;:&quot;أحمد&quot;,&quot;parse-names&quot;:false,&quot;dropping-particle&quot;:&quot;&quot;,&quot;non-dropping-particle&quot;:&quot;&quot;}],&quot;container-title&quot;:&quot;1999‎&quot;,&quot;URL&quot;:&quot;https://books.google.com/books?hl=en&amp;lr=&amp;id=hMq6CuctvcsC&amp;oi=fnd&amp;pg=PT13&amp;dq=%D8%AC%D9%88%D8%A7%D9%87%D8%B1+%D8%A7%D9%84%D8%A8%D9%84%D8%A7%D8%BA%D8%A9+%D9%81%D9%8A+%D8%A7%D9%84%D9%85%D8%B9%D8%A7%D9%86%D9%8A+%D9%88%D8%A7%D9%84%D8%A8%D9%8A%D8%A7%D9%86+%D9%88%D8%A7%D9%84%D8%A8%D8%AF%D9%8A%D8%B9&amp;ots=vLIOeYnvRV&amp;sig=L6igB8h7yfNwevdOtCKETMMveUs&quot;,&quot;abstract&quot;:&quot;… وكتب المرحوم أستاذنا الحكيم الإمام الشيخ محمد عبده مفتي الديار المصرية ن اطلعمت على كتاب »جواهر البلاغة« في علوم المعانيوالبيان والبديع والسرقات الشعرية، فوجدته كتابة عظيمة لح وأسلوبأ …‎&quot;,&quot;publisher&quot;:&quot;books.google.com&quot;,&quot;container-title-short&quot;:&quot;&quot;},&quot;isTemporary&quot;:false}]},{&quot;citationID&quot;:&quot;MENDELEY_CITATION_df547023-7cc8-4cc9-8cde-916eb1e8adfb&quot;,&quot;properties&quot;:{&quot;noteIndex&quot;:3},&quot;isEdited&quot;:false,&quot;manualOverride&quot;:{&quot;isManuallyOverridden&quot;:true,&quot;citeprocText&quot;:&quot;Ali Al-Jarim و Musthafa Amin, \&quot;al-Balaghah al-Wadhihah\&quot;, &lt;i&gt;Jakarta: Raudhah Faris&lt;/i&gt;, 2007.&quot;,&quot;manualOverrideText&quot;:&quot;Ali Al-Jarim و Musthafa Amin, \&quot;al-Balaghah al-Wadhihah\&quot;, (Jakarta: Raudhah Faris), 2007.&quot;},&quot;citationTag&quot;:&quot;MENDELEY_CITATION_v3_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&quot;,&quot;citationItems&quot;:[{&quot;id&quot;:&quot;60e6d2f8-2f69-3b1e-ba0a-7ef44a15e8b7&quot;,&quot;itemData&quot;:{&quot;type&quot;:&quot;article-journal&quot;,&quot;id&quot;:&quot;60e6d2f8-2f69-3b1e-ba0a-7ef44a15e8b7&quot;,&quot;title&quot;:&quot;al-Balaghah al-Wadhihah&quot;,&quot;author&quot;:[{&quot;family&quot;:&quot;Al-Jarim&quot;,&quot;given&quot;:&quot;Ali&quot;,&quot;parse-names&quot;:false,&quot;dropping-particle&quot;:&quot;&quot;,&quot;non-dropping-particle&quot;:&quot;&quot;},{&quot;family&quot;:&quot;Amin&quot;,&quot;given&quot;:&quot;Musthafa&quot;,&quot;parse-names&quot;:false,&quot;dropping-particle&quot;:&quot;&quot;,&quot;non-dropping-particle&quot;:&quot;&quot;}],&quot;container-title&quot;:&quot;Jakarta: Raudhah Faris&quot;,&quot;issued&quot;:{&quot;date-parts&quot;:[[2007]]},&quot;container-title-short&quot;:&quot;&quot;},&quot;isTemporary&quot;:false}]},{&quot;citationID&quot;:&quot;MENDELEY_CITATION_cbf115e6-7cd0-485c-9f6a-987fcbe093b6&quot;,&quot;properties&quot;:{&quot;noteIndex&quot;:4},&quot;isEdited&quot;:false,&quot;manualOverride&quot;:{&quot;isManuallyOverridden&quot;:false,&quot;citeprocText&quot;:&quot;M Hussin و M H Kamal, \&quot;Gaya Bahasa ’Aṭf dengan Waw dalam Surah Al-Rūm: The Speech Act of ’Aṭf with Waw in Surah al-Rūm\&quot;, &lt;i&gt;’Abqari Journal&lt;/i&gt;, 2020.&quot;,&quot;manualOverrideText&quot;:&quot;&quot;},&quot;citationTag&quot;:&quot;MENDELEY_CITATION_v3_eyJjaXRhdGlvbklEIjoiTUVOREVMRVlfQ0lUQVRJT05fY2JmMTE1ZTYtN2NkMC00ODVjLTlmNmEtOTg3ZmNiZTA5M2I2IiwicHJvcGVydGllcyI6eyJub3RlSW5kZXgiOjR9LCJpc0VkaXRlZCI6ZmFsc2UsIm1hbnVhbE92ZXJyaWRlIjp7ImlzTWFudWFsbHlPdmVycmlkZGVuIjpmYWxzZSwiY2l0ZXByb2NUZXh0IjoiTSBIdXNzaW4g2YggTSBIIEthbWFsLCBcIkdheWEgQmFoYXNhIOKAmUHhua1mIGRlbmdhbiBXYXcgZGFsYW0gU3VyYWggQWwtUsWrbTogVGhlIFNwZWVjaCBBY3Qgb2Yg4oCZQeG5rWYgd2l0aCBXYXcgaW4gU3VyYWggYWwtUsWrbVwiLCA8aT7igJlBYnFhcmkgSm91cm5hbDwvaT4sIDIwMjAu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&quot;,&quot;citationItems&quot;:[{&quot;id&quot;:&quot;e789460b-1655-35a1-a628-6f9753445a2e&quot;,&quot;itemData&quot;:{&quot;type&quot;:&quot;article-journal&quot;,&quot;id&quot;:&quot;e789460b-1655-35a1-a628-6f9753445a2e&quot;,&quot;title&quot;:&quot;Gaya Bahasa 'Aṭf dengan Waw dalam Surah Al-Rūm: The Speech Act of 'Aṭf with Waw in Surah al-Rūm&quot;,&quot;author&quot;:[{&quot;family&quot;:&quot;Hussin&quot;,&quot;given&quot;:&quot;M&quot;,&quot;parse-names&quot;:false,&quot;dropping-particle&quot;:&quot;&quot;,&quot;non-dropping-particle&quot;:&quot;&quot;},{&quot;family&quot;:&quot;Kamal&quot;,&quot;given&quot;:&quot;M H&quot;,&quot;parse-names&quot;:false,&quot;dropping-particle&quot;:&quot;&quot;,&quot;non-dropping-particle&quot;:&quot;&quot;}],&quot;container-title&quot;:&quot;'Abqari Journal&quot;,&quot;issued&quot;:{&quot;date-parts&quot;:[[2020]]},&quot;abstract&quot;:&quot;Kajian ini merupakan kajian teks yang memfokuskan kepada penggunaan gaya bahasa ‘aṭf dengan Waw dalam surah al-Rūm. Dalam melakukan analisis ini, lima ayat daripada …&quot;,&quot;container-title-short&quot;:&quot;&quot;},&quot;isTemporary&quot;:false}]},{&quot;citationID&quot;:&quot;MENDELEY_CITATION_b51c79a6-3609-4673-866d-064c3936f98e&quot;,&quot;properties&quot;:{&quot;noteIndex&quot;:5},&quot;isEdited&quot;:false,&quot;manualOverride&quot;:{&quot;isManuallyOverridden&quot;:false,&quot;citeprocText&quot;:&quot;ROHMAD RIDUAN, \&quot;AL TIBAQ WA AL JINAS FI SURAH AR RUM (DIRASAH TAHLILIYAH BALAGHIYAH)\&quot;, &lt;i&gt;Doctoral dissertation, UIN Sunan Kalijaga Yogyakarta&lt;/i&gt;, 2009.&quot;,&quot;manualOverrideText&quot;:&quot;&quot;},&quot;citationTag&quot;:&quot;MENDELEY_CITATION_v3_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&quot;,&quot;citationItems&quot;:[{&quot;id&quot;:&quot;8eeed793-9592-3f7f-944f-395c437dd67d&quot;,&quot;itemData&quot;:{&quot;type&quot;:&quot;article-journal&quot;,&quot;id&quot;:&quot;8eeed793-9592-3f7f-944f-395c437dd67d&quot;,&quot;title&quot;:&quot;AL TIBAQ WA AL JINAS FI SURAH AR RUM (DIRASAH TAHLILIYAH BALAGHIYAH)&quot;,&quot;author&quot;:[{&quot;family&quot;:&quot;ROHMAD RIDUAN&quot;,&quot;given&quot;:&quot;&quot;,&quot;parse-names&quot;:false,&quot;dropping-particle&quot;:&quot;&quot;,&quot;non-dropping-particle&quot;:&quot;&quot;}],&quot;container-title&quot;:&quot;Doctoral dissertation, UIN Sunan Kalijaga Yogyakarta&quot;,&quot;issued&quot;:{&quot;date-parts&quot;:[[2009]]},&quot;container-title-short&quot;:&quot;&quot;},&quot;isTemporary&quot;:false}]},{&quot;citationID&quot;:&quot;MENDELEY_CITATION_06d9eead-47de-4c90-aadd-7af242779616&quot;,&quot;properties&quot;:{&quot;noteIndex&quot;:6},&quot;isEdited&quot;:false,&quot;manualOverride&quot;:{&quot;isManuallyOverridden&quot;:false,&quot;citeprocText&quot;:&quot;Mislannada Fiddaraini وآخرون, \&quot;The Meaning of Khalaqa and Its Derivation in Surah Ar-Rum (Semantic Analysis of Toshihiko Izutsu)\&quot;, &lt;i&gt;IJAS: Indonesian Journal of Arabic Studies&lt;/i&gt; 4, عدد 2 (2022), https://doi.org/10.24235/ijas.v4i2.11283.&quot;,&quot;manualOverrideText&quot;:&quot;&quot;},&quot;citationTag&quot;:&quot;MENDELEY_CITATION_v3_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&quot;,&quot;citationItems&quot;:[{&quot;id&quot;:&quot;8bf464b2-404d-309f-973b-09f9a119029e&quot;,&quot;itemData&quot;:{&quot;type&quot;:&quot;article-journal&quot;,&quot;id&quot;:&quot;8bf464b2-404d-309f-973b-09f9a119029e&quot;,&quot;title&quot;:&quot;The Meaning of Khalaqa and Its Derivation in Surah Ar-Rum (Semantic Analysis of Toshihiko Izutsu)&quot;,&quot;author&quot;:[{&quot;family&quot;:&quot;Fiddaraini&quot;,&quot;given&quot;:&quot;Mislannada&quot;,&quot;parse-names&quot;:false,&quot;dropping-particle&quot;:&quot;&quot;,&quot;non-dropping-particle&quot;:&quot;&quot;},{&quot;family&quot;:&quot;Yusroh&quot;,&quot;given&quot;:&quot;FNU&quot;,&quot;parse-names&quot;:false,&quot;dropping-particle&quot;:&quot;&quot;,&quot;non-dropping-particle&quot;:&quot;&quot;},{&quot;family&quot;:&quot;Astari&quot;,&quot;given&quot;:&quot;Rika&quot;,&quot;parse-names&quot;:false,&quot;dropping-particle&quot;:&quot;&quot;,&quot;non-dropping-particle&quot;:&quot;&quot;},{&quot;family&quot;:&quot;Mukhlis&quot;,&quot;given&quot;:&quot;Abdul&quot;,&quot;parse-names&quot;:false,&quot;dropping-particle&quot;:&quot;&quot;,&quot;non-dropping-particle&quot;:&quot;&quot;}],&quot;container-title&quot;:&quot;IJAS: Indonesian Journal of Arabic Studies&quot;,&quot;DOI&quot;:&quot;10.24235/ijas.v4i2.11283&quot;,&quot;issued&quot;:{&quot;date-parts&quot;:[[2022]]},&quot;issue&quot;:&quot;2&quot;,&quot;volume&quot;:&quot;4&quot;,&quot;container-title-short&quot;:&quot;&quot;},&quot;isTemporary&quot;:false}]}]"/>
    <we:property name="MENDELEY_CITATIONS_LOCALE_CODE" value="&quot;ar&quot;"/>
    <we:property name="MENDELEY_CITATIONS_STYLE" value="{&quot;id&quot;:&quot;https://www.zotero.org/styles/turabian-fullnote-bibliography&quot;,&quot;title&quot;:&quot;Turabian 9th edition (full note)&quot;,&quot;format&quot;:&quot;note&quot;,&quot;defaultLocale&quot;:null,&quot;isLocaleCodeValid&quot;:true}"/>
  </we:properties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292EA274-6D08-4569-9DAA-0F1CCC6BAE19}">
  <we:reference id="4b785c87-866c-4bad-85d8-5d1ae467ac9a" version="3.0.2.0" store="EXCatalog" storeType="EXCatalog"/>
  <we:alternateReferences>
    <we:reference id="WA104381909" version="3.0.2.0" store="id-ID" storeType="OMEX"/>
  </we:alternateReferences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9153A600-BE4D-47EA-BE3A-06F068AAA484}">
  <we:reference id="wa104382081" version="1.55.1.0" store="en-US" storeType="OMEX"/>
  <we:alternateReferences>
    <we:reference id="wa104382081" version="1.55.1.0" store="WA104382081" storeType="OMEX"/>
  </we:alternateReferences>
  <we:properties>
    <we:property name="MENDELEY_CITATIONS" value="[{&quot;citationID&quot;:&quot;MENDELEY_CITATION_d2de450b-a5d4-4197-9b9f-ec1b0d925684&quot;,&quot;properties&quot;:{&quot;noteIndex&quot;:0},&quot;isEdited&quot;:false,&quot;manualOverride&quot;:{&quot;isManuallyOverridden&quot;:true,&quot;citeprocText&quot;:&quot;(Rumadani, د.ت)&quot;,&quot;manualOverrideText&quot;:&quot;&quot;},&quot;citationTag&quot;:&quot;MENDELEY_CITATION_v3_eyJjaXRhdGlvbklEIjoiTUVOREVMRVlfQ0lUQVRJT05fZDJkZTQ1MGItYTVkNC00MTk3LTliOWYtZWMxYjBkOTI1Njg0IiwicHJvcGVydGllcyI6eyJub3RlSW5kZXgiOjB9LCJpc0VkaXRlZCI6ZmFsc2UsIm1hbnVhbE92ZXJyaWRlIjp7ImlzTWFudWFsbHlPdmVycmlkZGVuIjp0cnVlLCJjaXRlcHJvY1RleHQiOiIoUnVtYWRhbmksINivLtiqKS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==&quot;,&quot;citationItems&quot;:[{&quot;id&quot;:&quot;8c67ea1b-688e-3916-8291-302a67f42096&quot;,&quot;itemData&quot;:{&quot;type&quot;:&quot;article-journal&quot;,&quot;id&quot;:&quot;8c67ea1b-688e-3916-8291-302a67f42096&quot;,&quot;title&quot;:&quot;Buku: Balaghah&quot;,&quot;author&quot;:[{&quot;family&quot;:&quot;Rumadani&quot;,&quot;given&quot;:&quot;Sagala&quot;,&quot;parse-names&quot;:false,&quot;dropping-particle&quot;:&quot;&quot;,&quot;non-dropping-particle&quot;:&quot;&quot;}],&quot;publisher&quot;:&quot;-&quot;,&quot;container-title-short&quot;:&quot;&quot;},&quot;isTemporary&quot;:false}]},{&quot;citationID&quot;:&quot;MENDELEY_CITATION_d5404057-c68b-4b28-9f08-92bd4bf87136&quot;,&quot;properties&quot;:{&quot;noteIndex&quot;:0},&quot;isEdited&quot;:false,&quot;manualOverride&quot;:{&quot;isManuallyOverridden&quot;:true,&quot;citeprocText&quot;:&quot;(الهاشمي, د.ت)&quot;,&quot;manualOverrideText&quot;:&quot;&quot;},&quot;citationTag&quot;:&quot;MENDELEY_CITATION_v3_eyJjaXRhdGlvbklEIjoiTUVOREVMRVlfQ0lUQVRJT05fZDU0MDQwNTctYzY4Yi00YjI4LTlmMDgtOTJiZDRiZjg3MTM2IiwicHJvcGVydGllcyI6eyJub3RlSW5kZXgiOjB9LCJpc0VkaXRlZCI6ZmFsc2UsIm1hbnVhbE92ZXJyaWRlIjp7ImlzTWFudWFsbHlPdmVycmlkZGVuIjp0cnVlLCJjaXRlcHJvY1RleHQiOiIo2KfZhNmH2KfYtNmF2YosINivLtiqKSIsIm1hbnVhbE92ZXJyaWRlVGV4dCI6Ii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/Ziti5INmI2KfZhNiz2LHZgtin2Kog2KfZhNi02LnYsdmK2KnYjCDZgdmI2KzYr9iq2Ycg2YPYqtin2KjYqSDYudi42YrZhdipINmE2K0g2YjYo9iz2YTZiNio2KMg4oCm4oCOIiwicHVibGlzaGVyIjoiYm9va3MuZ29vZ2xlLmNvbSIsImNvbnRhaW5lci10aXRsZS1zaG9ydCI6IiJ9LCJpc1RlbXBvcmFyeSI6ZmFsc2V9XX0=&quot;,&quot;citationItems&quot;:[{&quot;id&quot;:&quot;4ba65050-973a-37a5-ac9d-0c0c7c49f472&quot;,&quot;itemData&quot;:{&quot;type&quot;:&quot;book&quot;,&quot;id&quot;:&quot;4ba65050-973a-37a5-ac9d-0c0c7c49f472&quot;,&quot;title&quot;:&quot;جواهر البلاغة في المعاني والبيان والبديع‎&quot;,&quot;author&quot;:[{&quot;family&quot;:&quot;الهاشمي&quot;,&quot;given&quot;:&quot;أحمد&quot;,&quot;parse-names&quot;:false,&quot;dropping-particle&quot;:&quot;&quot;,&quot;non-dropping-particle&quot;:&quot;&quot;}],&quot;container-title&quot;:&quot;1999‎&quot;,&quot;URL&quot;:&quot;https://books.google.com/books?hl=en&amp;lr=&amp;id=hMq6CuctvcsC&amp;oi=fnd&amp;pg=PT13&amp;dq=%D8%AC%D9%88%D8%A7%D9%87%D8%B1+%D8%A7%D9%84%D8%A8%D9%84%D8%A7%D8%BA%D8%A9+%D9%81%D9%8A+%D8%A7%D9%84%D9%85%D8%B9%D8%A7%D9%86%D9%8A+%D9%88%D8%A7%D9%84%D8%A8%D9%8A%D8%A7%D9%86+%D9%88%D8%A7%D9%84%D8%A8%D8%AF%D9%8A%D8%B9&amp;ots=vLIOeYnvRV&amp;sig=L6igB8h7yfNwevdOtCKETMMveUs&quot;,&quot;abstract&quot;:&quot;… وكتب المرحوم أستاذنا الحكيم الإمام الشيخ محمد عبده مفتي الديار المصرية ن اطلعمت على كتاب »جواهر البلاغة« في علوم المعانيوالبيان والبديع والسرقات الشعرية، فوجدته كتابة عظيمة لح وأسلوبأ …‎&quot;,&quot;publisher&quot;:&quot;books.google.com&quot;,&quot;container-title-short&quot;:&quot;&quot;},&quot;isTemporary&quot;:false}]},{&quot;citationID&quot;:&quot;MENDELEY_CITATION_df547023-7cc8-4cc9-8cde-916eb1e8adfb&quot;,&quot;properties&quot;:{&quot;noteIndex&quot;:0},&quot;isEdited&quot;:false,&quot;manualOverride&quot;:{&quot;isManuallyOverridden&quot;:true,&quot;citeprocText&quot;:&quot;(Al-Jarim و Amin 2007)&quot;,&quot;manualOverrideText&quot;:&quot;&quot;},&quot;citationTag&quot;:&quot;MENDELEY_CITATION_v3_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&quot;,&quot;citationItems&quot;:[{&quot;id&quot;:&quot;60e6d2f8-2f69-3b1e-ba0a-7ef44a15e8b7&quot;,&quot;itemData&quot;:{&quot;type&quot;:&quot;article-journal&quot;,&quot;id&quot;:&quot;60e6d2f8-2f69-3b1e-ba0a-7ef44a15e8b7&quot;,&quot;title&quot;:&quot;al-Balaghah al-Wadhihah&quot;,&quot;author&quot;:[{&quot;family&quot;:&quot;Al-Jarim&quot;,&quot;given&quot;:&quot;Ali&quot;,&quot;parse-names&quot;:false,&quot;dropping-particle&quot;:&quot;&quot;,&quot;non-dropping-particle&quot;:&quot;&quot;},{&quot;family&quot;:&quot;Amin&quot;,&quot;given&quot;:&quot;Musthafa&quot;,&quot;parse-names&quot;:false,&quot;dropping-particle&quot;:&quot;&quot;,&quot;non-dropping-particle&quot;:&quot;&quot;}],&quot;container-title&quot;:&quot;Jakarta: Raudhah Faris&quot;,&quot;issued&quot;:{&quot;date-parts&quot;:[[2007]]},&quot;container-title-short&quot;:&quot;&quot;},&quot;isTemporary&quot;:false}]},{&quot;citationID&quot;:&quot;MENDELEY_CITATION_cbf115e6-7cd0-485c-9f6a-987fcbe093b6&quot;,&quot;properties&quot;:{&quot;noteIndex&quot;:0},&quot;isEdited&quot;:false,&quot;manualOverride&quot;:{&quot;isManuallyOverridden&quot;:true,&quot;citeprocText&quot;:&quot;(Hussin و Kamal 2020)&quot;,&quot;manualOverrideText&quot;:&quot;&quot;},&quot;citationTag&quot;:&quot;MENDELEY_CITATION_v3_eyJjaXRhdGlvbklEIjoiTUVOREVMRVlfQ0lUQVRJT05fY2JmMTE1ZTYtN2NkMC00ODVjLTlmNmEtOTg3ZmNiZTA5M2I2IiwicHJvcGVydGllcyI6eyJub3RlSW5kZXgiOjB9LCJpc0VkaXRlZCI6ZmFsc2UsIm1hbnVhbE92ZXJyaWRlIjp7ImlzTWFudWFsbHlPdmVycmlkZGVuIjp0cnVlLCJjaXRlcHJvY1RleHQiOiIoSHVzc2luINmIIEthbWFsIDIwMjAp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&quot;,&quot;citationItems&quot;:[{&quot;id&quot;:&quot;e789460b-1655-35a1-a628-6f9753445a2e&quot;,&quot;itemData&quot;:{&quot;type&quot;:&quot;article-journal&quot;,&quot;id&quot;:&quot;e789460b-1655-35a1-a628-6f9753445a2e&quot;,&quot;title&quot;:&quot;Gaya Bahasa 'Aṭf dengan Waw dalam Surah Al-Rūm: The Speech Act of 'Aṭf with Waw in Surah al-Rūm&quot;,&quot;author&quot;:[{&quot;family&quot;:&quot;Hussin&quot;,&quot;given&quot;:&quot;M&quot;,&quot;parse-names&quot;:false,&quot;dropping-particle&quot;:&quot;&quot;,&quot;non-dropping-particle&quot;:&quot;&quot;},{&quot;family&quot;:&quot;Kamal&quot;,&quot;given&quot;:&quot;M H&quot;,&quot;parse-names&quot;:false,&quot;dropping-particle&quot;:&quot;&quot;,&quot;non-dropping-particle&quot;:&quot;&quot;}],&quot;container-title&quot;:&quot;'Abqari Journal&quot;,&quot;issued&quot;:{&quot;date-parts&quot;:[[2020]]},&quot;abstract&quot;:&quot;Kajian ini merupakan kajian teks yang memfokuskan kepada penggunaan gaya bahasa ‘aṭf dengan Waw dalam surah al-Rūm. Dalam melakukan analisis ini, lima ayat daripada …&quot;,&quot;container-title-short&quot;:&quot;&quot;},&quot;isTemporary&quot;:false}]},{&quot;citationID&quot;:&quot;MENDELEY_CITATION_b51c79a6-3609-4673-866d-064c3936f98e&quot;,&quot;properties&quot;:{&quot;noteIndex&quot;:0},&quot;isEdited&quot;:false,&quot;manualOverride&quot;:{&quot;isManuallyOverridden&quot;:true,&quot;citeprocText&quot;:&quot;(ROHMAD RIDUAN 2009)&quot;,&quot;manualOverrideText&quot;:&quot;&quot;},&quot;citationTag&quot;:&quot;MENDELEY_CITATION_v3_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&quot;,&quot;citationItems&quot;:[{&quot;id&quot;:&quot;8eeed793-9592-3f7f-944f-395c437dd67d&quot;,&quot;itemData&quot;:{&quot;type&quot;:&quot;article-journal&quot;,&quot;id&quot;:&quot;8eeed793-9592-3f7f-944f-395c437dd67d&quot;,&quot;title&quot;:&quot;AL TIBAQ WA AL JINAS FI SURAH AR RUM (DIRASAH TAHLILIYAH BALAGHIYAH)&quot;,&quot;author&quot;:[{&quot;family&quot;:&quot;ROHMAD RIDUAN&quot;,&quot;given&quot;:&quot;&quot;,&quot;parse-names&quot;:false,&quot;dropping-particle&quot;:&quot;&quot;,&quot;non-dropping-particle&quot;:&quot;&quot;}],&quot;container-title&quot;:&quot;Doctoral dissertation, UIN Sunan Kalijaga Yogyakarta&quot;,&quot;issued&quot;:{&quot;date-parts&quot;:[[2009]]},&quot;container-title-short&quot;:&quot;&quot;},&quot;isTemporary&quot;:false}]},{&quot;citationID&quot;:&quot;MENDELEY_CITATION_06d9eead-47de-4c90-aadd-7af242779616&quot;,&quot;properties&quot;:{&quot;noteIndex&quot;:0},&quot;isEdited&quot;:false,&quot;manualOverride&quot;:{&quot;isManuallyOverridden&quot;:true,&quot;citeprocText&quot;:&quot;(Fiddaraini وآخرون 2022)&quot;,&quot;manualOverrideText&quot;:&quot;&quot;},&quot;citationTag&quot;:&quot;MENDELEY_CITATION_v3_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&quot;,&quot;citationItems&quot;:[{&quot;id&quot;:&quot;8bf464b2-404d-309f-973b-09f9a119029e&quot;,&quot;itemData&quot;:{&quot;type&quot;:&quot;article-journal&quot;,&quot;id&quot;:&quot;8bf464b2-404d-309f-973b-09f9a119029e&quot;,&quot;title&quot;:&quot;The Meaning of Khalaqa and Its Derivation in Surah Ar-Rum (Semantic Analysis of Toshihiko Izutsu)&quot;,&quot;author&quot;:[{&quot;family&quot;:&quot;Fiddaraini&quot;,&quot;given&quot;:&quot;Mislannada&quot;,&quot;parse-names&quot;:false,&quot;dropping-particle&quot;:&quot;&quot;,&quot;non-dropping-particle&quot;:&quot;&quot;},{&quot;family&quot;:&quot;Yusroh&quot;,&quot;given&quot;:&quot;FNU&quot;,&quot;parse-names&quot;:false,&quot;dropping-particle&quot;:&quot;&quot;,&quot;non-dropping-particle&quot;:&quot;&quot;},{&quot;family&quot;:&quot;Astari&quot;,&quot;given&quot;:&quot;Rika&quot;,&quot;parse-names&quot;:false,&quot;dropping-particle&quot;:&quot;&quot;,&quot;non-dropping-particle&quot;:&quot;&quot;},{&quot;family&quot;:&quot;Mukhlis&quot;,&quot;given&quot;:&quot;Abdul&quot;,&quot;parse-names&quot;:false,&quot;dropping-particle&quot;:&quot;&quot;,&quot;non-dropping-particle&quot;:&quot;&quot;}],&quot;container-title&quot;:&quot;IJAS: Indonesian Journal of Arabic Studies&quot;,&quot;DOI&quot;:&quot;10.24235/ijas.v4i2.11283&quot;,&quot;issued&quot;:{&quot;date-parts&quot;:[[2022]]},&quot;issue&quot;:&quot;2&quot;,&quot;volume&quot;:&quot;4&quot;,&quot;container-title-short&quot;:&quot;&quot;},&quot;isTemporary&quot;:false}]}]"/>
    <we:property name="MENDELEY_CITATIONS_LOCALE_CODE" value="&quot;ar&quot;"/>
    <we:property name="MENDELEY_CITATIONS_STYLE" value="{&quot;id&quot;:&quot;https://www.zotero.org/styles/turabian-author-date&quot;,&quot;title&quot;:&quot;Turabian 9th edition (author-date)&quot;,&quot;format&quot;:&quot;author-date&quot;,&quot;defaultLocale&quot;:null,&quot;isLocaleCodeValid&quot;:true}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StyleName="Turabian" SelectedStyle="\TURABIAN.XSL" Version="6">
  <b:Source>
    <b:Tag>source1</b:Tag>
    <b:SourceType>JournalArticle</b:SourceType>
    <b:URL>https://digilib.uin-suka.ac.id/id/eprint/48334/</b:URL>
    <b:Title>Pengembangan Kurikulum Pembelajaran Bahasa Arab-Teori dan Praktik.</b:Title>
    <b:JournalName>Pengembangan Kurikulum Pembelajaran Bahasa Arab-Teori dan Praktik.</b:JournalName>
    <b:Gdcea>{"AccessedType":"Website"}</b:Gdcea>
    <b:Author>
      <b:Author>
        <b:NameList>
          <b:Person>
            <b:First>Qoim</b:First>
            <b:Last>Nuraini</b:Last>
          </b:Person>
        </b:NameList>
      </b:Author>
    </b:Author>
  </b:Source>
  <b:Source>
    <b:Tag>source2</b:Tag>
    <b:Year>2020</b:Year>
    <b:SourceType>JournalArticle</b:SourceType>
    <b:URL>https://www.academia.edu/download/102361649/pdf_1.pdf</b:URL>
    <b:JournalName>Pemanfaan Neurosains Dalam Desain Pengembangan Kurikulum Bahasa Arab</b:JournalName>
    <b:Gdcea>{"AccessedType":"Website","Season":"Arabiyatuna: Jurnal Bahasa Arab"}</b:Gdcea>
    <b:Author>
      <b:Author>
        <b:NameList>
          <b:Person>
            <b:First>Muhammad</b:First>
            <b:Last>Fauzi</b:Last>
          </b:Person>
        </b:NameList>
      </b:Author>
    </b:Author>
  </b:Source>
</b:Sources>
</file>

<file path=customXml/itemProps1.xml><?xml version="1.0" encoding="utf-8"?>
<ds:datastoreItem xmlns:ds="http://schemas.openxmlformats.org/officeDocument/2006/customXml" ds:itemID="{E3C37B9E-3627-49D0-A643-5F721684C5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1</TotalTime>
  <Pages>4</Pages>
  <Words>299</Words>
  <Characters>1710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hammad Renofa Al Wasila</dc:creator>
  <cp:keywords/>
  <dc:description/>
  <cp:lastModifiedBy>Alwasilah .</cp:lastModifiedBy>
  <cp:revision>7</cp:revision>
  <cp:lastPrinted>2024-01-25T10:05:00Z</cp:lastPrinted>
  <dcterms:created xsi:type="dcterms:W3CDTF">2024-01-25T10:13:00Z</dcterms:created>
  <dcterms:modified xsi:type="dcterms:W3CDTF">2024-02-01T05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BOoDiKhV"/&gt;&lt;style id="http://www.zotero.org/styles/turabian-fullnote-bibliography-8th-edition" hasBibliography="1" bibliographyStyleHasBeenSet="0"/&gt;&lt;prefs&gt;&lt;pref name="fieldType" value="Field"/&gt;&lt;p</vt:lpwstr>
  </property>
  <property fmtid="{D5CDD505-2E9C-101B-9397-08002B2CF9AE}" pid="3" name="ZOTERO_PREF_2">
    <vt:lpwstr>ref name="noteType" value="1"/&gt;&lt;/prefs&gt;&lt;/data&gt;</vt:lpwstr>
  </property>
</Properties>
</file>